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BC8C19A" w14:textId="77777777" w:rsidR="00DC5D3E" w:rsidRDefault="00DC5D3E" w:rsidP="00DC5D3E">
      <w:pPr>
        <w:spacing w:after="156" w:line="480" w:lineRule="auto"/>
        <w:jc w:val="both"/>
        <w:rPr>
          <w:rFonts w:ascii="Times New Roman" w:eastAsia="仿宋" w:hAnsi="Times New Roman" w:cs="Times New Roman"/>
          <w:b/>
          <w:bCs/>
        </w:rPr>
      </w:pPr>
      <w:bookmarkStart w:id="0" w:name="_Hlk73734719"/>
      <w:bookmarkStart w:id="1" w:name="_Hlk77066663"/>
      <w:r w:rsidRPr="008351ED">
        <w:rPr>
          <w:rFonts w:ascii="Times New Roman" w:eastAsia="仿宋" w:hAnsi="Times New Roman" w:cs="Times New Roman"/>
          <w:b/>
          <w:bCs/>
        </w:rPr>
        <w:t>Supporting tables</w:t>
      </w:r>
      <w:r>
        <w:rPr>
          <w:rFonts w:ascii="Times New Roman" w:eastAsia="仿宋" w:hAnsi="Times New Roman" w:cs="Times New Roman"/>
          <w:b/>
          <w:bCs/>
        </w:rPr>
        <w:t xml:space="preserve"> S1 to S5</w:t>
      </w:r>
    </w:p>
    <w:bookmarkEnd w:id="0"/>
    <w:p w14:paraId="5509A460" w14:textId="58B63DBC" w:rsidR="00D74965" w:rsidRPr="0068000E" w:rsidRDefault="004D33B3" w:rsidP="0068000E">
      <w:pPr>
        <w:spacing w:afterLines="50" w:after="163"/>
        <w:jc w:val="both"/>
        <w:rPr>
          <w:rFonts w:ascii="Times New Roman" w:hAnsi="Times New Roman" w:cs="Times New Roman"/>
          <w:b/>
          <w:bCs/>
          <w:color w:val="000000"/>
        </w:rPr>
      </w:pPr>
      <w:r w:rsidRPr="0068000E">
        <w:rPr>
          <w:rFonts w:ascii="Times New Roman" w:hAnsi="Times New Roman" w:cs="Times New Roman"/>
          <w:b/>
          <w:bCs/>
          <w:color w:val="000000"/>
        </w:rPr>
        <w:t>Table S</w:t>
      </w:r>
      <w:r w:rsidR="00D74965" w:rsidRPr="0068000E">
        <w:rPr>
          <w:rFonts w:ascii="Times New Roman" w:hAnsi="Times New Roman" w:cs="Times New Roman"/>
          <w:b/>
          <w:bCs/>
          <w:color w:val="000000"/>
        </w:rPr>
        <w:t xml:space="preserve">1. Statistics of contig-level assembly length, accuracy, and heterozygosity of </w:t>
      </w:r>
      <w:r w:rsidR="00D74965" w:rsidRPr="0068000E">
        <w:rPr>
          <w:rFonts w:ascii="Times New Roman" w:hAnsi="Times New Roman" w:cs="Times New Roman"/>
          <w:b/>
          <w:bCs/>
          <w:i/>
          <w:iCs/>
        </w:rPr>
        <w:t>Gastrodia elata</w:t>
      </w:r>
      <w:r w:rsidR="00D74965" w:rsidRPr="0068000E">
        <w:rPr>
          <w:rFonts w:ascii="Times New Roman" w:hAnsi="Times New Roman" w:cs="Times New Roman"/>
          <w:b/>
          <w:bCs/>
        </w:rPr>
        <w:t xml:space="preserve"> genome</w:t>
      </w:r>
    </w:p>
    <w:tbl>
      <w:tblPr>
        <w:tblW w:w="14158" w:type="dxa"/>
        <w:tblLayout w:type="fixed"/>
        <w:tblLook w:val="04A0" w:firstRow="1" w:lastRow="0" w:firstColumn="1" w:lastColumn="0" w:noHBand="0" w:noVBand="1"/>
      </w:tblPr>
      <w:tblGrid>
        <w:gridCol w:w="3686"/>
        <w:gridCol w:w="1212"/>
        <w:gridCol w:w="802"/>
        <w:gridCol w:w="1388"/>
        <w:gridCol w:w="242"/>
        <w:gridCol w:w="1212"/>
        <w:gridCol w:w="802"/>
        <w:gridCol w:w="1270"/>
        <w:gridCol w:w="236"/>
        <w:gridCol w:w="1212"/>
        <w:gridCol w:w="802"/>
        <w:gridCol w:w="1294"/>
      </w:tblGrid>
      <w:tr w:rsidR="00D74965" w:rsidRPr="00467B8B" w14:paraId="7A8DBF95" w14:textId="77777777" w:rsidTr="00CF1FCD">
        <w:trPr>
          <w:trHeight w:val="498"/>
        </w:trPr>
        <w:tc>
          <w:tcPr>
            <w:tcW w:w="3686" w:type="dxa"/>
            <w:vMerge w:val="restart"/>
            <w:tcBorders>
              <w:top w:val="single" w:sz="8" w:space="0" w:color="auto"/>
              <w:left w:val="nil"/>
            </w:tcBorders>
            <w:shd w:val="clear" w:color="auto" w:fill="auto"/>
            <w:noWrap/>
            <w:vAlign w:val="center"/>
            <w:hideMark/>
          </w:tcPr>
          <w:bookmarkEnd w:id="1"/>
          <w:p w14:paraId="6DF3DBCD" w14:textId="77777777" w:rsidR="00D74965" w:rsidRPr="00467B8B" w:rsidRDefault="00D74965" w:rsidP="003B5374">
            <w:pPr>
              <w:spacing w:after="120"/>
              <w:jc w:val="both"/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  <w:t xml:space="preserve">　</w:t>
            </w:r>
          </w:p>
        </w:tc>
        <w:tc>
          <w:tcPr>
            <w:tcW w:w="3402" w:type="dxa"/>
            <w:gridSpan w:val="3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F443B03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  <w:t>Canu</w:t>
            </w:r>
          </w:p>
        </w:tc>
        <w:tc>
          <w:tcPr>
            <w:tcW w:w="242" w:type="dxa"/>
            <w:tcBorders>
              <w:top w:val="single" w:sz="8" w:space="0" w:color="auto"/>
            </w:tcBorders>
          </w:tcPr>
          <w:p w14:paraId="3798BF87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3284" w:type="dxa"/>
            <w:gridSpan w:val="3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9F864EC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  <w:t>GCpp (3r)</w:t>
            </w:r>
          </w:p>
        </w:tc>
        <w:tc>
          <w:tcPr>
            <w:tcW w:w="236" w:type="dxa"/>
            <w:tcBorders>
              <w:top w:val="single" w:sz="8" w:space="0" w:color="auto"/>
            </w:tcBorders>
          </w:tcPr>
          <w:p w14:paraId="4944AB7E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3308" w:type="dxa"/>
            <w:gridSpan w:val="3"/>
            <w:tcBorders>
              <w:top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A73E10E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  <w:t>Pilon (3r)</w:t>
            </w:r>
          </w:p>
        </w:tc>
      </w:tr>
      <w:tr w:rsidR="00D74965" w:rsidRPr="00467B8B" w14:paraId="1CAC344F" w14:textId="77777777" w:rsidTr="00CF1FCD">
        <w:trPr>
          <w:trHeight w:val="587"/>
        </w:trPr>
        <w:tc>
          <w:tcPr>
            <w:tcW w:w="3686" w:type="dxa"/>
            <w:vMerge/>
            <w:tcBorders>
              <w:left w:val="nil"/>
              <w:bottom w:val="single" w:sz="8" w:space="0" w:color="auto"/>
            </w:tcBorders>
            <w:vAlign w:val="center"/>
            <w:hideMark/>
          </w:tcPr>
          <w:p w14:paraId="2AFBADBE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212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4451A2F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  <w:t>Size</w:t>
            </w:r>
          </w:p>
        </w:tc>
        <w:tc>
          <w:tcPr>
            <w:tcW w:w="802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A0A2D7B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  <w:t>Count</w:t>
            </w:r>
          </w:p>
        </w:tc>
        <w:tc>
          <w:tcPr>
            <w:tcW w:w="1388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37F8833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  <w:t>Base</w:t>
            </w:r>
          </w:p>
        </w:tc>
        <w:tc>
          <w:tcPr>
            <w:tcW w:w="242" w:type="dxa"/>
            <w:tcBorders>
              <w:bottom w:val="single" w:sz="8" w:space="0" w:color="auto"/>
            </w:tcBorders>
          </w:tcPr>
          <w:p w14:paraId="3E98CF10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212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74C7E0B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  <w:t>Size</w:t>
            </w:r>
          </w:p>
        </w:tc>
        <w:tc>
          <w:tcPr>
            <w:tcW w:w="802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C8C2EAF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  <w:t>Count</w:t>
            </w:r>
          </w:p>
        </w:tc>
        <w:tc>
          <w:tcPr>
            <w:tcW w:w="1270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8E7BC60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  <w:t>Base</w:t>
            </w:r>
          </w:p>
        </w:tc>
        <w:tc>
          <w:tcPr>
            <w:tcW w:w="236" w:type="dxa"/>
            <w:tcBorders>
              <w:bottom w:val="single" w:sz="8" w:space="0" w:color="auto"/>
            </w:tcBorders>
          </w:tcPr>
          <w:p w14:paraId="7D328FAE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212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7BEFA21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  <w:t>Size</w:t>
            </w:r>
          </w:p>
        </w:tc>
        <w:tc>
          <w:tcPr>
            <w:tcW w:w="802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48E7778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  <w:t>Count</w:t>
            </w:r>
          </w:p>
        </w:tc>
        <w:tc>
          <w:tcPr>
            <w:tcW w:w="1294" w:type="dxa"/>
            <w:tcBorders>
              <w:top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889E1E7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  <w:t>Base</w:t>
            </w:r>
          </w:p>
        </w:tc>
      </w:tr>
      <w:tr w:rsidR="00D74965" w:rsidRPr="00467B8B" w14:paraId="41D96AB6" w14:textId="77777777" w:rsidTr="00CF1FCD">
        <w:trPr>
          <w:trHeight w:val="320"/>
        </w:trPr>
        <w:tc>
          <w:tcPr>
            <w:tcW w:w="3686" w:type="dxa"/>
            <w:tcBorders>
              <w:top w:val="single" w:sz="8" w:space="0" w:color="auto"/>
              <w:left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155F88ED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  <w:t>Contig lengths</w:t>
            </w:r>
          </w:p>
        </w:tc>
        <w:tc>
          <w:tcPr>
            <w:tcW w:w="1212" w:type="dxa"/>
            <w:tcBorders>
              <w:top w:val="single" w:sz="8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14:paraId="0D14B7DB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  <w:t xml:space="preserve">　</w:t>
            </w:r>
          </w:p>
        </w:tc>
        <w:tc>
          <w:tcPr>
            <w:tcW w:w="802" w:type="dxa"/>
            <w:tcBorders>
              <w:top w:val="single" w:sz="8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14:paraId="6EDDF22C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388" w:type="dxa"/>
            <w:tcBorders>
              <w:top w:val="single" w:sz="8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14:paraId="53A062DE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  <w:t xml:space="preserve">　</w:t>
            </w:r>
          </w:p>
        </w:tc>
        <w:tc>
          <w:tcPr>
            <w:tcW w:w="242" w:type="dxa"/>
            <w:tcBorders>
              <w:top w:val="single" w:sz="8" w:space="0" w:color="auto"/>
              <w:bottom w:val="nil"/>
            </w:tcBorders>
          </w:tcPr>
          <w:p w14:paraId="4AFDB33E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212" w:type="dxa"/>
            <w:tcBorders>
              <w:top w:val="single" w:sz="8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14:paraId="01D22E24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  <w:t xml:space="preserve">　</w:t>
            </w:r>
          </w:p>
        </w:tc>
        <w:tc>
          <w:tcPr>
            <w:tcW w:w="802" w:type="dxa"/>
            <w:tcBorders>
              <w:top w:val="single" w:sz="8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14:paraId="7740BBAB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270" w:type="dxa"/>
            <w:tcBorders>
              <w:top w:val="single" w:sz="8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14:paraId="096C8FDB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  <w:t xml:space="preserve">　</w:t>
            </w:r>
          </w:p>
        </w:tc>
        <w:tc>
          <w:tcPr>
            <w:tcW w:w="236" w:type="dxa"/>
            <w:tcBorders>
              <w:top w:val="single" w:sz="8" w:space="0" w:color="auto"/>
              <w:bottom w:val="nil"/>
            </w:tcBorders>
          </w:tcPr>
          <w:p w14:paraId="24D76B00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1212" w:type="dxa"/>
            <w:tcBorders>
              <w:top w:val="single" w:sz="8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14:paraId="77309971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</w:pPr>
          </w:p>
        </w:tc>
        <w:tc>
          <w:tcPr>
            <w:tcW w:w="802" w:type="dxa"/>
            <w:tcBorders>
              <w:top w:val="single" w:sz="8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14:paraId="1E7B77F8" w14:textId="77777777" w:rsidR="00D74965" w:rsidRPr="00467B8B" w:rsidRDefault="00D74965" w:rsidP="003B5374">
            <w:pPr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294" w:type="dxa"/>
            <w:tcBorders>
              <w:top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B61893" w14:textId="77777777" w:rsidR="00D74965" w:rsidRPr="00467B8B" w:rsidRDefault="00D74965" w:rsidP="003B5374">
            <w:pPr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D74965" w:rsidRPr="00467B8B" w14:paraId="301EAB09" w14:textId="77777777" w:rsidTr="00CF1FCD">
        <w:trPr>
          <w:trHeight w:val="320"/>
        </w:trPr>
        <w:tc>
          <w:tcPr>
            <w:tcW w:w="3686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4CDFA182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N10</w:t>
            </w:r>
          </w:p>
        </w:tc>
        <w:tc>
          <w:tcPr>
            <w:tcW w:w="121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3A43DD75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53669662</w:t>
            </w:r>
          </w:p>
        </w:tc>
        <w:tc>
          <w:tcPr>
            <w:tcW w:w="80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58939430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1388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30A8E89B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120781624</w:t>
            </w:r>
          </w:p>
        </w:tc>
        <w:tc>
          <w:tcPr>
            <w:tcW w:w="242" w:type="dxa"/>
            <w:tcBorders>
              <w:top w:val="nil"/>
              <w:bottom w:val="nil"/>
            </w:tcBorders>
          </w:tcPr>
          <w:p w14:paraId="5AF03CC0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1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4D5785AA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53671888</w:t>
            </w:r>
          </w:p>
        </w:tc>
        <w:tc>
          <w:tcPr>
            <w:tcW w:w="80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31AFA486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127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3A477362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120786694</w:t>
            </w:r>
          </w:p>
        </w:tc>
        <w:tc>
          <w:tcPr>
            <w:tcW w:w="236" w:type="dxa"/>
            <w:tcBorders>
              <w:top w:val="nil"/>
              <w:bottom w:val="nil"/>
            </w:tcBorders>
          </w:tcPr>
          <w:p w14:paraId="6222541C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1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5A01AA62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53671121</w:t>
            </w:r>
          </w:p>
        </w:tc>
        <w:tc>
          <w:tcPr>
            <w:tcW w:w="80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0CF2673E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2</w:t>
            </w:r>
          </w:p>
        </w:tc>
        <w:tc>
          <w:tcPr>
            <w:tcW w:w="1294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6F6FBE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120782939</w:t>
            </w:r>
          </w:p>
        </w:tc>
      </w:tr>
      <w:tr w:rsidR="00D74965" w:rsidRPr="00467B8B" w14:paraId="7CA6148C" w14:textId="77777777" w:rsidTr="00CF1FCD">
        <w:trPr>
          <w:trHeight w:val="320"/>
        </w:trPr>
        <w:tc>
          <w:tcPr>
            <w:tcW w:w="3686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23943809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N20</w:t>
            </w:r>
          </w:p>
        </w:tc>
        <w:tc>
          <w:tcPr>
            <w:tcW w:w="121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08367ADA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35886880</w:t>
            </w:r>
          </w:p>
        </w:tc>
        <w:tc>
          <w:tcPr>
            <w:tcW w:w="80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2D13BEE9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5</w:t>
            </w:r>
          </w:p>
        </w:tc>
        <w:tc>
          <w:tcPr>
            <w:tcW w:w="1388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698FAF95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237615054</w:t>
            </w:r>
          </w:p>
        </w:tc>
        <w:tc>
          <w:tcPr>
            <w:tcW w:w="242" w:type="dxa"/>
            <w:tcBorders>
              <w:top w:val="nil"/>
              <w:bottom w:val="nil"/>
            </w:tcBorders>
          </w:tcPr>
          <w:p w14:paraId="484FD726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1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39FD957C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35888498</w:t>
            </w:r>
          </w:p>
        </w:tc>
        <w:tc>
          <w:tcPr>
            <w:tcW w:w="80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505C973A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5</w:t>
            </w:r>
          </w:p>
        </w:tc>
        <w:tc>
          <w:tcPr>
            <w:tcW w:w="127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0B227C77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237625100</w:t>
            </w:r>
          </w:p>
        </w:tc>
        <w:tc>
          <w:tcPr>
            <w:tcW w:w="236" w:type="dxa"/>
            <w:tcBorders>
              <w:top w:val="nil"/>
              <w:bottom w:val="nil"/>
            </w:tcBorders>
          </w:tcPr>
          <w:p w14:paraId="450DA664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1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37B516E8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35887815</w:t>
            </w:r>
          </w:p>
        </w:tc>
        <w:tc>
          <w:tcPr>
            <w:tcW w:w="80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393C8E2F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5</w:t>
            </w:r>
          </w:p>
        </w:tc>
        <w:tc>
          <w:tcPr>
            <w:tcW w:w="1294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277AFD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237618787</w:t>
            </w:r>
          </w:p>
        </w:tc>
      </w:tr>
      <w:tr w:rsidR="00D74965" w:rsidRPr="00467B8B" w14:paraId="4C354ECA" w14:textId="77777777" w:rsidTr="00CF1FCD">
        <w:trPr>
          <w:trHeight w:val="320"/>
        </w:trPr>
        <w:tc>
          <w:tcPr>
            <w:tcW w:w="3686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0A6F3A7F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N30</w:t>
            </w:r>
          </w:p>
        </w:tc>
        <w:tc>
          <w:tcPr>
            <w:tcW w:w="121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6823C285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27898790</w:t>
            </w:r>
          </w:p>
        </w:tc>
        <w:tc>
          <w:tcPr>
            <w:tcW w:w="80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3EEA64D9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8</w:t>
            </w:r>
          </w:p>
        </w:tc>
        <w:tc>
          <w:tcPr>
            <w:tcW w:w="1388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412BAE53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329530099</w:t>
            </w:r>
          </w:p>
        </w:tc>
        <w:tc>
          <w:tcPr>
            <w:tcW w:w="242" w:type="dxa"/>
            <w:tcBorders>
              <w:top w:val="nil"/>
              <w:bottom w:val="nil"/>
            </w:tcBorders>
          </w:tcPr>
          <w:p w14:paraId="43CB89A8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1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726CD442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27900270</w:t>
            </w:r>
          </w:p>
        </w:tc>
        <w:tc>
          <w:tcPr>
            <w:tcW w:w="80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5417ED33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8</w:t>
            </w:r>
          </w:p>
        </w:tc>
        <w:tc>
          <w:tcPr>
            <w:tcW w:w="127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34F395DE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329544496</w:t>
            </w:r>
          </w:p>
        </w:tc>
        <w:tc>
          <w:tcPr>
            <w:tcW w:w="236" w:type="dxa"/>
            <w:tcBorders>
              <w:top w:val="nil"/>
              <w:bottom w:val="nil"/>
            </w:tcBorders>
          </w:tcPr>
          <w:p w14:paraId="7FC94567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1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677885DD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27899702</w:t>
            </w:r>
          </w:p>
        </w:tc>
        <w:tc>
          <w:tcPr>
            <w:tcW w:w="80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15B45C75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8</w:t>
            </w:r>
          </w:p>
        </w:tc>
        <w:tc>
          <w:tcPr>
            <w:tcW w:w="1294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4BC0EE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329533426</w:t>
            </w:r>
          </w:p>
        </w:tc>
      </w:tr>
      <w:tr w:rsidR="00D74965" w:rsidRPr="00467B8B" w14:paraId="328039FB" w14:textId="77777777" w:rsidTr="00CF1FCD">
        <w:trPr>
          <w:trHeight w:val="320"/>
        </w:trPr>
        <w:tc>
          <w:tcPr>
            <w:tcW w:w="3686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341C7D8A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N40</w:t>
            </w:r>
          </w:p>
        </w:tc>
        <w:tc>
          <w:tcPr>
            <w:tcW w:w="121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4408EF06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23805623</w:t>
            </w:r>
          </w:p>
        </w:tc>
        <w:tc>
          <w:tcPr>
            <w:tcW w:w="80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25C6957E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12</w:t>
            </w:r>
          </w:p>
        </w:tc>
        <w:tc>
          <w:tcPr>
            <w:tcW w:w="1388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4E61D438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428632885</w:t>
            </w:r>
          </w:p>
        </w:tc>
        <w:tc>
          <w:tcPr>
            <w:tcW w:w="242" w:type="dxa"/>
            <w:tcBorders>
              <w:top w:val="nil"/>
              <w:bottom w:val="nil"/>
            </w:tcBorders>
          </w:tcPr>
          <w:p w14:paraId="1A175332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1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0BDF5965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23806778</w:t>
            </w:r>
          </w:p>
        </w:tc>
        <w:tc>
          <w:tcPr>
            <w:tcW w:w="80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12751BF6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12</w:t>
            </w:r>
          </w:p>
        </w:tc>
        <w:tc>
          <w:tcPr>
            <w:tcW w:w="127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31BE5C8C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428651494</w:t>
            </w:r>
          </w:p>
        </w:tc>
        <w:tc>
          <w:tcPr>
            <w:tcW w:w="236" w:type="dxa"/>
            <w:tcBorders>
              <w:top w:val="nil"/>
              <w:bottom w:val="nil"/>
            </w:tcBorders>
          </w:tcPr>
          <w:p w14:paraId="6EF138D4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1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371E1247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23806665</w:t>
            </w:r>
          </w:p>
        </w:tc>
        <w:tc>
          <w:tcPr>
            <w:tcW w:w="80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17B011FA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12</w:t>
            </w:r>
          </w:p>
        </w:tc>
        <w:tc>
          <w:tcPr>
            <w:tcW w:w="1294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AE51AD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428639761</w:t>
            </w:r>
          </w:p>
        </w:tc>
      </w:tr>
      <w:tr w:rsidR="00D74965" w:rsidRPr="00467B8B" w14:paraId="79A5150B" w14:textId="77777777" w:rsidTr="00CF1FCD">
        <w:trPr>
          <w:trHeight w:val="320"/>
        </w:trPr>
        <w:tc>
          <w:tcPr>
            <w:tcW w:w="3686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7C3D2DBE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N50</w:t>
            </w:r>
          </w:p>
        </w:tc>
        <w:tc>
          <w:tcPr>
            <w:tcW w:w="121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5210D0E0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21331786</w:t>
            </w:r>
          </w:p>
        </w:tc>
        <w:tc>
          <w:tcPr>
            <w:tcW w:w="80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6A2A0F25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17</w:t>
            </w:r>
          </w:p>
        </w:tc>
        <w:tc>
          <w:tcPr>
            <w:tcW w:w="1388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6A93DC40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541232049</w:t>
            </w:r>
          </w:p>
        </w:tc>
        <w:tc>
          <w:tcPr>
            <w:tcW w:w="242" w:type="dxa"/>
            <w:tcBorders>
              <w:top w:val="nil"/>
              <w:bottom w:val="nil"/>
            </w:tcBorders>
          </w:tcPr>
          <w:p w14:paraId="45756CF9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1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44E2719C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21332373</w:t>
            </w:r>
          </w:p>
        </w:tc>
        <w:tc>
          <w:tcPr>
            <w:tcW w:w="80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3E2D4FC1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17</w:t>
            </w:r>
          </w:p>
        </w:tc>
        <w:tc>
          <w:tcPr>
            <w:tcW w:w="127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6B597009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541255473</w:t>
            </w:r>
          </w:p>
        </w:tc>
        <w:tc>
          <w:tcPr>
            <w:tcW w:w="236" w:type="dxa"/>
            <w:tcBorders>
              <w:top w:val="nil"/>
              <w:bottom w:val="nil"/>
            </w:tcBorders>
          </w:tcPr>
          <w:p w14:paraId="612BE9B3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1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6CB16F89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21332058</w:t>
            </w:r>
          </w:p>
        </w:tc>
        <w:tc>
          <w:tcPr>
            <w:tcW w:w="80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6E10D01B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17</w:t>
            </w:r>
          </w:p>
        </w:tc>
        <w:tc>
          <w:tcPr>
            <w:tcW w:w="1294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0C8709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541242390</w:t>
            </w:r>
          </w:p>
        </w:tc>
      </w:tr>
      <w:tr w:rsidR="00D74965" w:rsidRPr="00467B8B" w14:paraId="3471265C" w14:textId="77777777" w:rsidTr="00CF1FCD">
        <w:trPr>
          <w:trHeight w:val="320"/>
        </w:trPr>
        <w:tc>
          <w:tcPr>
            <w:tcW w:w="3686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4D2550B7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N60</w:t>
            </w:r>
          </w:p>
        </w:tc>
        <w:tc>
          <w:tcPr>
            <w:tcW w:w="121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2B9650ED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18688958</w:t>
            </w:r>
          </w:p>
        </w:tc>
        <w:tc>
          <w:tcPr>
            <w:tcW w:w="80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40AB62C6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22</w:t>
            </w:r>
          </w:p>
        </w:tc>
        <w:tc>
          <w:tcPr>
            <w:tcW w:w="1388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09F91522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640229019</w:t>
            </w:r>
          </w:p>
        </w:tc>
        <w:tc>
          <w:tcPr>
            <w:tcW w:w="242" w:type="dxa"/>
            <w:tcBorders>
              <w:top w:val="nil"/>
              <w:bottom w:val="nil"/>
            </w:tcBorders>
          </w:tcPr>
          <w:p w14:paraId="33AC6C9B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1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78CF3313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18689754</w:t>
            </w:r>
          </w:p>
        </w:tc>
        <w:tc>
          <w:tcPr>
            <w:tcW w:w="80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3FE745A8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22</w:t>
            </w:r>
          </w:p>
        </w:tc>
        <w:tc>
          <w:tcPr>
            <w:tcW w:w="127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26680B49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640256862</w:t>
            </w:r>
          </w:p>
        </w:tc>
        <w:tc>
          <w:tcPr>
            <w:tcW w:w="236" w:type="dxa"/>
            <w:tcBorders>
              <w:top w:val="nil"/>
              <w:bottom w:val="nil"/>
            </w:tcBorders>
          </w:tcPr>
          <w:p w14:paraId="0085AD6A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1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235A7056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18689676</w:t>
            </w:r>
          </w:p>
        </w:tc>
        <w:tc>
          <w:tcPr>
            <w:tcW w:w="80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5F9448E4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22</w:t>
            </w:r>
          </w:p>
        </w:tc>
        <w:tc>
          <w:tcPr>
            <w:tcW w:w="1294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BD3A44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640242649</w:t>
            </w:r>
          </w:p>
        </w:tc>
      </w:tr>
      <w:tr w:rsidR="00D74965" w:rsidRPr="00467B8B" w14:paraId="4D91BCA8" w14:textId="77777777" w:rsidTr="00CF1FCD">
        <w:trPr>
          <w:trHeight w:val="320"/>
        </w:trPr>
        <w:tc>
          <w:tcPr>
            <w:tcW w:w="3686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73D96139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N70</w:t>
            </w:r>
          </w:p>
        </w:tc>
        <w:tc>
          <w:tcPr>
            <w:tcW w:w="121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7573C4AF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15381652</w:t>
            </w:r>
          </w:p>
        </w:tc>
        <w:tc>
          <w:tcPr>
            <w:tcW w:w="80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754D6CE0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28</w:t>
            </w:r>
          </w:p>
        </w:tc>
        <w:tc>
          <w:tcPr>
            <w:tcW w:w="1388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3656BE98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740403848</w:t>
            </w:r>
          </w:p>
        </w:tc>
        <w:tc>
          <w:tcPr>
            <w:tcW w:w="242" w:type="dxa"/>
            <w:tcBorders>
              <w:top w:val="nil"/>
              <w:bottom w:val="nil"/>
            </w:tcBorders>
          </w:tcPr>
          <w:p w14:paraId="38DA9261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1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342E5FD1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15382202</w:t>
            </w:r>
          </w:p>
        </w:tc>
        <w:tc>
          <w:tcPr>
            <w:tcW w:w="80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721EA0D3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28</w:t>
            </w:r>
          </w:p>
        </w:tc>
        <w:tc>
          <w:tcPr>
            <w:tcW w:w="127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1C0CBEEF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740435895</w:t>
            </w:r>
          </w:p>
        </w:tc>
        <w:tc>
          <w:tcPr>
            <w:tcW w:w="236" w:type="dxa"/>
            <w:tcBorders>
              <w:top w:val="nil"/>
              <w:bottom w:val="nil"/>
            </w:tcBorders>
          </w:tcPr>
          <w:p w14:paraId="3005891A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1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5F697FB6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15382121</w:t>
            </w:r>
          </w:p>
        </w:tc>
        <w:tc>
          <w:tcPr>
            <w:tcW w:w="80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6D555E14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28</w:t>
            </w:r>
          </w:p>
        </w:tc>
        <w:tc>
          <w:tcPr>
            <w:tcW w:w="1294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0713DB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740419990</w:t>
            </w:r>
          </w:p>
        </w:tc>
      </w:tr>
      <w:tr w:rsidR="00D74965" w:rsidRPr="00467B8B" w14:paraId="2FA20469" w14:textId="77777777" w:rsidTr="00CF1FCD">
        <w:trPr>
          <w:trHeight w:val="320"/>
        </w:trPr>
        <w:tc>
          <w:tcPr>
            <w:tcW w:w="3686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6AFF5BDC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N80</w:t>
            </w:r>
          </w:p>
        </w:tc>
        <w:tc>
          <w:tcPr>
            <w:tcW w:w="121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6173F72A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12606561</w:t>
            </w:r>
          </w:p>
        </w:tc>
        <w:tc>
          <w:tcPr>
            <w:tcW w:w="80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38DDE3FE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35</w:t>
            </w:r>
          </w:p>
        </w:tc>
        <w:tc>
          <w:tcPr>
            <w:tcW w:w="1388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33806A08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836068462</w:t>
            </w:r>
          </w:p>
        </w:tc>
        <w:tc>
          <w:tcPr>
            <w:tcW w:w="242" w:type="dxa"/>
            <w:tcBorders>
              <w:top w:val="nil"/>
              <w:bottom w:val="nil"/>
            </w:tcBorders>
          </w:tcPr>
          <w:p w14:paraId="607077D1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1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55B16EA2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12607237</w:t>
            </w:r>
          </w:p>
        </w:tc>
        <w:tc>
          <w:tcPr>
            <w:tcW w:w="80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12EE114C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35</w:t>
            </w:r>
          </w:p>
        </w:tc>
        <w:tc>
          <w:tcPr>
            <w:tcW w:w="127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521A5F49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836105423</w:t>
            </w:r>
          </w:p>
        </w:tc>
        <w:tc>
          <w:tcPr>
            <w:tcW w:w="236" w:type="dxa"/>
            <w:tcBorders>
              <w:top w:val="nil"/>
              <w:bottom w:val="nil"/>
            </w:tcBorders>
          </w:tcPr>
          <w:p w14:paraId="58C642B8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1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48FA6675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12606738</w:t>
            </w:r>
          </w:p>
        </w:tc>
        <w:tc>
          <w:tcPr>
            <w:tcW w:w="80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493979A2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35</w:t>
            </w:r>
          </w:p>
        </w:tc>
        <w:tc>
          <w:tcPr>
            <w:tcW w:w="1294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FC219B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836086766</w:t>
            </w:r>
          </w:p>
        </w:tc>
      </w:tr>
      <w:tr w:rsidR="00D74965" w:rsidRPr="00467B8B" w14:paraId="25199F09" w14:textId="77777777" w:rsidTr="00CF1FCD">
        <w:trPr>
          <w:trHeight w:val="320"/>
        </w:trPr>
        <w:tc>
          <w:tcPr>
            <w:tcW w:w="3686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75900675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N90</w:t>
            </w:r>
          </w:p>
        </w:tc>
        <w:tc>
          <w:tcPr>
            <w:tcW w:w="121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3154C04C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7891549</w:t>
            </w:r>
          </w:p>
        </w:tc>
        <w:tc>
          <w:tcPr>
            <w:tcW w:w="80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1B61FEF3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46</w:t>
            </w:r>
          </w:p>
        </w:tc>
        <w:tc>
          <w:tcPr>
            <w:tcW w:w="1388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197E73DE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944861069</w:t>
            </w:r>
          </w:p>
        </w:tc>
        <w:tc>
          <w:tcPr>
            <w:tcW w:w="242" w:type="dxa"/>
            <w:tcBorders>
              <w:top w:val="nil"/>
              <w:bottom w:val="nil"/>
            </w:tcBorders>
          </w:tcPr>
          <w:p w14:paraId="232FB8FB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1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78D84AE6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7891908</w:t>
            </w:r>
          </w:p>
        </w:tc>
        <w:tc>
          <w:tcPr>
            <w:tcW w:w="80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1CBE51F8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46</w:t>
            </w:r>
          </w:p>
        </w:tc>
        <w:tc>
          <w:tcPr>
            <w:tcW w:w="1270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4C5B46AC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944903503</w:t>
            </w:r>
          </w:p>
        </w:tc>
        <w:tc>
          <w:tcPr>
            <w:tcW w:w="236" w:type="dxa"/>
            <w:tcBorders>
              <w:top w:val="nil"/>
              <w:bottom w:val="nil"/>
            </w:tcBorders>
          </w:tcPr>
          <w:p w14:paraId="64B31B6F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1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46306131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7891847</w:t>
            </w:r>
          </w:p>
        </w:tc>
        <w:tc>
          <w:tcPr>
            <w:tcW w:w="802" w:type="dxa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490D75E8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46</w:t>
            </w:r>
          </w:p>
        </w:tc>
        <w:tc>
          <w:tcPr>
            <w:tcW w:w="1294" w:type="dxa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712EB5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944881838</w:t>
            </w:r>
          </w:p>
        </w:tc>
      </w:tr>
      <w:tr w:rsidR="00D74965" w:rsidRPr="00467B8B" w14:paraId="753F1CBB" w14:textId="77777777" w:rsidTr="00CF1FCD">
        <w:trPr>
          <w:trHeight w:val="320"/>
        </w:trPr>
        <w:tc>
          <w:tcPr>
            <w:tcW w:w="3686" w:type="dxa"/>
            <w:tcBorders>
              <w:top w:val="nil"/>
              <w:left w:val="nil"/>
              <w:bottom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2F6E878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N100</w:t>
            </w:r>
          </w:p>
        </w:tc>
        <w:tc>
          <w:tcPr>
            <w:tcW w:w="1212" w:type="dxa"/>
            <w:tcBorders>
              <w:top w:val="nil"/>
              <w:bottom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5413962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1008</w:t>
            </w:r>
          </w:p>
        </w:tc>
        <w:tc>
          <w:tcPr>
            <w:tcW w:w="802" w:type="dxa"/>
            <w:tcBorders>
              <w:top w:val="nil"/>
              <w:bottom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2432CC2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457</w:t>
            </w:r>
          </w:p>
        </w:tc>
        <w:tc>
          <w:tcPr>
            <w:tcW w:w="1388" w:type="dxa"/>
            <w:tcBorders>
              <w:top w:val="nil"/>
              <w:bottom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618E53F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1042817824</w:t>
            </w:r>
          </w:p>
        </w:tc>
        <w:tc>
          <w:tcPr>
            <w:tcW w:w="242" w:type="dxa"/>
            <w:tcBorders>
              <w:top w:val="nil"/>
              <w:bottom w:val="single" w:sz="8" w:space="0" w:color="auto"/>
            </w:tcBorders>
          </w:tcPr>
          <w:p w14:paraId="041F6267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12" w:type="dxa"/>
            <w:tcBorders>
              <w:top w:val="nil"/>
              <w:bottom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30ECBF4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1010</w:t>
            </w:r>
          </w:p>
        </w:tc>
        <w:tc>
          <w:tcPr>
            <w:tcW w:w="802" w:type="dxa"/>
            <w:tcBorders>
              <w:top w:val="nil"/>
              <w:bottom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9B334DF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457</w:t>
            </w:r>
          </w:p>
        </w:tc>
        <w:tc>
          <w:tcPr>
            <w:tcW w:w="1270" w:type="dxa"/>
            <w:tcBorders>
              <w:top w:val="nil"/>
              <w:bottom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B0011B2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1042883617</w:t>
            </w:r>
          </w:p>
        </w:tc>
        <w:tc>
          <w:tcPr>
            <w:tcW w:w="236" w:type="dxa"/>
            <w:tcBorders>
              <w:top w:val="nil"/>
              <w:bottom w:val="single" w:sz="8" w:space="0" w:color="auto"/>
            </w:tcBorders>
          </w:tcPr>
          <w:p w14:paraId="2CB3CCD5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12" w:type="dxa"/>
            <w:tcBorders>
              <w:top w:val="nil"/>
              <w:bottom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8C5C1D4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1010</w:t>
            </w:r>
          </w:p>
        </w:tc>
        <w:tc>
          <w:tcPr>
            <w:tcW w:w="802" w:type="dxa"/>
            <w:tcBorders>
              <w:top w:val="nil"/>
              <w:bottom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5A98934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457</w:t>
            </w:r>
          </w:p>
        </w:tc>
        <w:tc>
          <w:tcPr>
            <w:tcW w:w="1294" w:type="dxa"/>
            <w:tcBorders>
              <w:top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40169A7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1042834688</w:t>
            </w:r>
          </w:p>
        </w:tc>
      </w:tr>
      <w:tr w:rsidR="00D74965" w:rsidRPr="00467B8B" w14:paraId="6CC1C3B1" w14:textId="77777777" w:rsidTr="00CF1FCD">
        <w:trPr>
          <w:trHeight w:val="320"/>
        </w:trPr>
        <w:tc>
          <w:tcPr>
            <w:tcW w:w="3686" w:type="dxa"/>
            <w:tcBorders>
              <w:top w:val="single" w:sz="8" w:space="0" w:color="auto"/>
              <w:left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113E35E3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  <w:t>Contig accuracy and heterozygosity</w:t>
            </w:r>
          </w:p>
        </w:tc>
        <w:tc>
          <w:tcPr>
            <w:tcW w:w="1212" w:type="dxa"/>
            <w:tcBorders>
              <w:top w:val="single" w:sz="8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14:paraId="1AA5F3FF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　</w:t>
            </w:r>
          </w:p>
        </w:tc>
        <w:tc>
          <w:tcPr>
            <w:tcW w:w="802" w:type="dxa"/>
            <w:tcBorders>
              <w:top w:val="single" w:sz="8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14:paraId="6B8E4FC1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　</w:t>
            </w:r>
          </w:p>
        </w:tc>
        <w:tc>
          <w:tcPr>
            <w:tcW w:w="1388" w:type="dxa"/>
            <w:tcBorders>
              <w:top w:val="single" w:sz="8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14:paraId="4D96A250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　</w:t>
            </w:r>
          </w:p>
        </w:tc>
        <w:tc>
          <w:tcPr>
            <w:tcW w:w="242" w:type="dxa"/>
            <w:tcBorders>
              <w:top w:val="single" w:sz="8" w:space="0" w:color="auto"/>
              <w:bottom w:val="nil"/>
            </w:tcBorders>
          </w:tcPr>
          <w:p w14:paraId="26DDB300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12" w:type="dxa"/>
            <w:tcBorders>
              <w:top w:val="single" w:sz="8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14:paraId="2228DBF9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　</w:t>
            </w:r>
          </w:p>
        </w:tc>
        <w:tc>
          <w:tcPr>
            <w:tcW w:w="802" w:type="dxa"/>
            <w:tcBorders>
              <w:top w:val="single" w:sz="8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14:paraId="148B9230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　</w:t>
            </w:r>
          </w:p>
        </w:tc>
        <w:tc>
          <w:tcPr>
            <w:tcW w:w="1270" w:type="dxa"/>
            <w:tcBorders>
              <w:top w:val="single" w:sz="8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14:paraId="4973EDCA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　</w:t>
            </w:r>
          </w:p>
        </w:tc>
        <w:tc>
          <w:tcPr>
            <w:tcW w:w="236" w:type="dxa"/>
            <w:tcBorders>
              <w:top w:val="single" w:sz="8" w:space="0" w:color="auto"/>
              <w:bottom w:val="nil"/>
            </w:tcBorders>
          </w:tcPr>
          <w:p w14:paraId="7F763A9E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212" w:type="dxa"/>
            <w:tcBorders>
              <w:top w:val="single" w:sz="8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14:paraId="75B3B03D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　</w:t>
            </w:r>
          </w:p>
        </w:tc>
        <w:tc>
          <w:tcPr>
            <w:tcW w:w="802" w:type="dxa"/>
            <w:tcBorders>
              <w:top w:val="single" w:sz="8" w:space="0" w:color="auto"/>
              <w:bottom w:val="nil"/>
            </w:tcBorders>
            <w:shd w:val="clear" w:color="auto" w:fill="auto"/>
            <w:noWrap/>
            <w:vAlign w:val="center"/>
            <w:hideMark/>
          </w:tcPr>
          <w:p w14:paraId="097D0348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　</w:t>
            </w:r>
          </w:p>
        </w:tc>
        <w:tc>
          <w:tcPr>
            <w:tcW w:w="1294" w:type="dxa"/>
            <w:tcBorders>
              <w:top w:val="single" w:sz="8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F3A305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　</w:t>
            </w:r>
          </w:p>
        </w:tc>
      </w:tr>
      <w:tr w:rsidR="00D74965" w:rsidRPr="00467B8B" w14:paraId="61C1AF94" w14:textId="77777777" w:rsidTr="00CF1FCD">
        <w:trPr>
          <w:trHeight w:val="320"/>
        </w:trPr>
        <w:tc>
          <w:tcPr>
            <w:tcW w:w="3686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607D4513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NGS reads mapping ratio</w:t>
            </w:r>
          </w:p>
        </w:tc>
        <w:tc>
          <w:tcPr>
            <w:tcW w:w="3402" w:type="dxa"/>
            <w:gridSpan w:val="3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40CFD9C5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95.69%</w:t>
            </w:r>
          </w:p>
        </w:tc>
        <w:tc>
          <w:tcPr>
            <w:tcW w:w="242" w:type="dxa"/>
            <w:tcBorders>
              <w:top w:val="nil"/>
              <w:bottom w:val="nil"/>
            </w:tcBorders>
          </w:tcPr>
          <w:p w14:paraId="00E23BAD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284" w:type="dxa"/>
            <w:gridSpan w:val="3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02181EEA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97.75%</w:t>
            </w:r>
          </w:p>
        </w:tc>
        <w:tc>
          <w:tcPr>
            <w:tcW w:w="236" w:type="dxa"/>
            <w:tcBorders>
              <w:top w:val="nil"/>
              <w:bottom w:val="nil"/>
            </w:tcBorders>
          </w:tcPr>
          <w:p w14:paraId="726699EC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308" w:type="dxa"/>
            <w:gridSpan w:val="3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2BF0CC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97.89%</w:t>
            </w:r>
          </w:p>
        </w:tc>
      </w:tr>
      <w:tr w:rsidR="00D74965" w:rsidRPr="00467B8B" w14:paraId="5B158F99" w14:textId="77777777" w:rsidTr="00CF1FCD">
        <w:trPr>
          <w:trHeight w:val="320"/>
        </w:trPr>
        <w:tc>
          <w:tcPr>
            <w:tcW w:w="3686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5E79A910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Heterozygosity</w:t>
            </w:r>
          </w:p>
        </w:tc>
        <w:tc>
          <w:tcPr>
            <w:tcW w:w="3402" w:type="dxa"/>
            <w:gridSpan w:val="3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7C57C504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29941 bp</w:t>
            </w:r>
          </w:p>
        </w:tc>
        <w:tc>
          <w:tcPr>
            <w:tcW w:w="242" w:type="dxa"/>
            <w:tcBorders>
              <w:top w:val="nil"/>
              <w:bottom w:val="nil"/>
            </w:tcBorders>
          </w:tcPr>
          <w:p w14:paraId="4E2E3478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284" w:type="dxa"/>
            <w:gridSpan w:val="3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5D9FCFE9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37119 bp</w:t>
            </w:r>
          </w:p>
        </w:tc>
        <w:tc>
          <w:tcPr>
            <w:tcW w:w="236" w:type="dxa"/>
            <w:tcBorders>
              <w:top w:val="nil"/>
              <w:bottom w:val="nil"/>
            </w:tcBorders>
          </w:tcPr>
          <w:p w14:paraId="56F80232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308" w:type="dxa"/>
            <w:gridSpan w:val="3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792F3B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40451 bp</w:t>
            </w:r>
          </w:p>
        </w:tc>
      </w:tr>
      <w:tr w:rsidR="00D74965" w:rsidRPr="00467B8B" w14:paraId="433F0435" w14:textId="77777777" w:rsidTr="00CF1FCD">
        <w:trPr>
          <w:trHeight w:val="320"/>
        </w:trPr>
        <w:tc>
          <w:tcPr>
            <w:tcW w:w="3686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6532BE04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　</w:t>
            </w:r>
          </w:p>
        </w:tc>
        <w:tc>
          <w:tcPr>
            <w:tcW w:w="3402" w:type="dxa"/>
            <w:gridSpan w:val="3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66B08CB2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0.002871163</w:t>
            </w:r>
          </w:p>
        </w:tc>
        <w:tc>
          <w:tcPr>
            <w:tcW w:w="242" w:type="dxa"/>
            <w:tcBorders>
              <w:top w:val="nil"/>
              <w:bottom w:val="nil"/>
            </w:tcBorders>
          </w:tcPr>
          <w:p w14:paraId="1E12826D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284" w:type="dxa"/>
            <w:gridSpan w:val="3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47224971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0.003559266</w:t>
            </w:r>
          </w:p>
        </w:tc>
        <w:tc>
          <w:tcPr>
            <w:tcW w:w="236" w:type="dxa"/>
            <w:tcBorders>
              <w:top w:val="nil"/>
              <w:bottom w:val="nil"/>
            </w:tcBorders>
          </w:tcPr>
          <w:p w14:paraId="09685696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308" w:type="dxa"/>
            <w:gridSpan w:val="3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CE6681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0.003878947</w:t>
            </w:r>
          </w:p>
        </w:tc>
      </w:tr>
      <w:tr w:rsidR="00D74965" w:rsidRPr="00467B8B" w14:paraId="4E52ABE4" w14:textId="77777777" w:rsidTr="00CF1FCD">
        <w:trPr>
          <w:trHeight w:val="320"/>
        </w:trPr>
        <w:tc>
          <w:tcPr>
            <w:tcW w:w="3686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63913893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Homozygosity (error)</w:t>
            </w:r>
          </w:p>
        </w:tc>
        <w:tc>
          <w:tcPr>
            <w:tcW w:w="3402" w:type="dxa"/>
            <w:gridSpan w:val="3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55344FA5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31718 bp</w:t>
            </w:r>
          </w:p>
        </w:tc>
        <w:tc>
          <w:tcPr>
            <w:tcW w:w="242" w:type="dxa"/>
            <w:tcBorders>
              <w:top w:val="nil"/>
              <w:bottom w:val="nil"/>
            </w:tcBorders>
          </w:tcPr>
          <w:p w14:paraId="52E04A87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284" w:type="dxa"/>
            <w:gridSpan w:val="3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0197F1DE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10051 bp</w:t>
            </w:r>
          </w:p>
        </w:tc>
        <w:tc>
          <w:tcPr>
            <w:tcW w:w="236" w:type="dxa"/>
            <w:tcBorders>
              <w:top w:val="nil"/>
              <w:bottom w:val="nil"/>
            </w:tcBorders>
          </w:tcPr>
          <w:p w14:paraId="3D267670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308" w:type="dxa"/>
            <w:gridSpan w:val="3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9A87A6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9845 bp</w:t>
            </w:r>
          </w:p>
        </w:tc>
      </w:tr>
      <w:tr w:rsidR="00D74965" w:rsidRPr="00467B8B" w14:paraId="016E215C" w14:textId="77777777" w:rsidTr="00CF1FCD">
        <w:trPr>
          <w:trHeight w:val="320"/>
        </w:trPr>
        <w:tc>
          <w:tcPr>
            <w:tcW w:w="3686" w:type="dxa"/>
            <w:tcBorders>
              <w:top w:val="nil"/>
              <w:left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549939B2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　</w:t>
            </w:r>
          </w:p>
        </w:tc>
        <w:tc>
          <w:tcPr>
            <w:tcW w:w="3402" w:type="dxa"/>
            <w:gridSpan w:val="3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154742C6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0.003041567</w:t>
            </w:r>
          </w:p>
        </w:tc>
        <w:tc>
          <w:tcPr>
            <w:tcW w:w="242" w:type="dxa"/>
            <w:tcBorders>
              <w:top w:val="nil"/>
              <w:bottom w:val="nil"/>
            </w:tcBorders>
          </w:tcPr>
          <w:p w14:paraId="69D968FD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284" w:type="dxa"/>
            <w:gridSpan w:val="3"/>
            <w:tcBorders>
              <w:top w:val="nil"/>
              <w:bottom w:val="nil"/>
            </w:tcBorders>
            <w:shd w:val="clear" w:color="auto" w:fill="auto"/>
            <w:noWrap/>
            <w:vAlign w:val="center"/>
            <w:hideMark/>
          </w:tcPr>
          <w:p w14:paraId="549DA18D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0.00096377</w:t>
            </w:r>
          </w:p>
        </w:tc>
        <w:tc>
          <w:tcPr>
            <w:tcW w:w="236" w:type="dxa"/>
            <w:tcBorders>
              <w:top w:val="nil"/>
              <w:bottom w:val="nil"/>
            </w:tcBorders>
          </w:tcPr>
          <w:p w14:paraId="3E4B90CA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308" w:type="dxa"/>
            <w:gridSpan w:val="3"/>
            <w:tcBorders>
              <w:top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FE64CE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0.000944061</w:t>
            </w:r>
          </w:p>
        </w:tc>
      </w:tr>
      <w:tr w:rsidR="00D74965" w:rsidRPr="00467B8B" w14:paraId="6169A8A1" w14:textId="77777777" w:rsidTr="00CF1FCD">
        <w:trPr>
          <w:trHeight w:val="320"/>
        </w:trPr>
        <w:tc>
          <w:tcPr>
            <w:tcW w:w="3686" w:type="dxa"/>
            <w:tcBorders>
              <w:top w:val="nil"/>
              <w:left w:val="nil"/>
              <w:bottom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90276E6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Total Length</w:t>
            </w:r>
          </w:p>
        </w:tc>
        <w:tc>
          <w:tcPr>
            <w:tcW w:w="3402" w:type="dxa"/>
            <w:gridSpan w:val="3"/>
            <w:tcBorders>
              <w:top w:val="nil"/>
              <w:bottom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E984366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1042817824 bp</w:t>
            </w:r>
          </w:p>
        </w:tc>
        <w:tc>
          <w:tcPr>
            <w:tcW w:w="242" w:type="dxa"/>
            <w:tcBorders>
              <w:top w:val="nil"/>
              <w:bottom w:val="single" w:sz="8" w:space="0" w:color="auto"/>
            </w:tcBorders>
          </w:tcPr>
          <w:p w14:paraId="625E905F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284" w:type="dxa"/>
            <w:gridSpan w:val="3"/>
            <w:tcBorders>
              <w:top w:val="nil"/>
              <w:bottom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0D57124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1042883617 bp</w:t>
            </w:r>
          </w:p>
        </w:tc>
        <w:tc>
          <w:tcPr>
            <w:tcW w:w="236" w:type="dxa"/>
            <w:tcBorders>
              <w:top w:val="nil"/>
              <w:bottom w:val="single" w:sz="8" w:space="0" w:color="auto"/>
            </w:tcBorders>
          </w:tcPr>
          <w:p w14:paraId="776249BE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3308" w:type="dxa"/>
            <w:gridSpan w:val="3"/>
            <w:tcBorders>
              <w:top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0B3EBCC" w14:textId="77777777" w:rsidR="00D74965" w:rsidRPr="00467B8B" w:rsidRDefault="00D7496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1042834688 bp</w:t>
            </w:r>
          </w:p>
        </w:tc>
      </w:tr>
    </w:tbl>
    <w:p w14:paraId="4FBF936E" w14:textId="40060E35" w:rsidR="00D74965" w:rsidRPr="00467B8B" w:rsidRDefault="00D74965" w:rsidP="003B5374">
      <w:pPr>
        <w:spacing w:afterLines="50" w:after="163"/>
        <w:jc w:val="both"/>
        <w:rPr>
          <w:rFonts w:ascii="Times New Roman" w:hAnsi="Times New Roman" w:cs="Times New Roman"/>
          <w:b/>
          <w:bCs/>
          <w:color w:val="000000"/>
          <w:sz w:val="20"/>
          <w:szCs w:val="20"/>
        </w:rPr>
        <w:sectPr w:rsidR="00D74965" w:rsidRPr="00467B8B" w:rsidSect="00D74965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erReference w:type="first" r:id="rId13"/>
          <w:pgSz w:w="16838" w:h="11906" w:orient="landscape" w:code="9"/>
          <w:pgMar w:top="1440" w:right="1440" w:bottom="1440" w:left="1440" w:header="851" w:footer="992" w:gutter="0"/>
          <w:cols w:space="425"/>
          <w:docGrid w:type="lines" w:linePitch="326"/>
        </w:sectPr>
      </w:pPr>
    </w:p>
    <w:p w14:paraId="6B746C4C" w14:textId="4CEC972C" w:rsidR="003B3B6E" w:rsidRPr="0068000E" w:rsidRDefault="004D33B3" w:rsidP="003B5374">
      <w:pPr>
        <w:spacing w:after="156"/>
        <w:jc w:val="both"/>
        <w:rPr>
          <w:rFonts w:ascii="Times New Roman" w:hAnsi="Times New Roman" w:cs="Times New Roman"/>
          <w:b/>
          <w:bCs/>
          <w:color w:val="000000"/>
        </w:rPr>
      </w:pPr>
      <w:bookmarkStart w:id="2" w:name="_Hlk77066685"/>
      <w:r w:rsidRPr="0068000E">
        <w:rPr>
          <w:rFonts w:ascii="Times New Roman" w:hAnsi="Times New Roman" w:cs="Times New Roman"/>
          <w:b/>
          <w:bCs/>
          <w:color w:val="000000"/>
        </w:rPr>
        <w:lastRenderedPageBreak/>
        <w:t>Table S</w:t>
      </w:r>
      <w:r w:rsidR="003B3B6E" w:rsidRPr="0068000E">
        <w:rPr>
          <w:rFonts w:ascii="Times New Roman" w:hAnsi="Times New Roman" w:cs="Times New Roman"/>
          <w:b/>
          <w:bCs/>
          <w:color w:val="000000"/>
        </w:rPr>
        <w:t xml:space="preserve">2. Transcriptome data for assessment </w:t>
      </w:r>
      <w:r w:rsidR="00DE33AE" w:rsidRPr="0068000E">
        <w:rPr>
          <w:rFonts w:ascii="Times New Roman" w:hAnsi="Times New Roman" w:cs="Times New Roman"/>
          <w:b/>
          <w:bCs/>
          <w:color w:val="000000"/>
        </w:rPr>
        <w:t xml:space="preserve">of </w:t>
      </w:r>
      <w:r w:rsidR="003B3B6E" w:rsidRPr="0068000E">
        <w:rPr>
          <w:rFonts w:ascii="Times New Roman" w:hAnsi="Times New Roman" w:cs="Times New Roman"/>
          <w:b/>
          <w:bCs/>
          <w:color w:val="000000"/>
        </w:rPr>
        <w:t>genome assembly completeness and gene annotation</w:t>
      </w:r>
    </w:p>
    <w:p w14:paraId="709E34E4" w14:textId="4CEC972C" w:rsidR="00535A99" w:rsidRPr="00AB74B3" w:rsidRDefault="00535A99" w:rsidP="003B5374">
      <w:pPr>
        <w:spacing w:after="156"/>
        <w:jc w:val="both"/>
        <w:rPr>
          <w:rFonts w:ascii="Times New Roman" w:hAnsi="Times New Roman" w:cs="Times New Roman"/>
          <w:b/>
          <w:bCs/>
          <w:sz w:val="20"/>
          <w:szCs w:val="20"/>
        </w:rPr>
      </w:pPr>
    </w:p>
    <w:tbl>
      <w:tblPr>
        <w:tblpPr w:leftFromText="180" w:rightFromText="180" w:vertAnchor="page" w:horzAnchor="page" w:tblpX="2626" w:tblpY="2779"/>
        <w:tblW w:w="7027" w:type="dxa"/>
        <w:tblLayout w:type="fixed"/>
        <w:tblLook w:val="04A0" w:firstRow="1" w:lastRow="0" w:firstColumn="1" w:lastColumn="0" w:noHBand="0" w:noVBand="1"/>
      </w:tblPr>
      <w:tblGrid>
        <w:gridCol w:w="1911"/>
        <w:gridCol w:w="1870"/>
        <w:gridCol w:w="1521"/>
        <w:gridCol w:w="1725"/>
      </w:tblGrid>
      <w:tr w:rsidR="00D74965" w:rsidRPr="00467B8B" w14:paraId="100BCF68" w14:textId="77777777" w:rsidTr="00BA406D">
        <w:trPr>
          <w:trHeight w:val="561"/>
        </w:trPr>
        <w:tc>
          <w:tcPr>
            <w:tcW w:w="191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bookmarkEnd w:id="2"/>
          <w:p w14:paraId="41EB9C38" w14:textId="77777777" w:rsidR="00D74965" w:rsidRPr="00467B8B" w:rsidRDefault="00D74965" w:rsidP="003B5374">
            <w:pPr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  <w:vertAlign w:val="superscript"/>
              </w:rPr>
            </w:pPr>
            <w:r w:rsidRPr="00467B8B"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  <w:t>SRA Accession*</w:t>
            </w:r>
          </w:p>
        </w:tc>
        <w:tc>
          <w:tcPr>
            <w:tcW w:w="187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6D4E1A5" w14:textId="77777777" w:rsidR="00D74965" w:rsidRPr="00467B8B" w:rsidRDefault="00D74965" w:rsidP="003B5374">
            <w:pPr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  <w:t>Total Reads</w:t>
            </w:r>
          </w:p>
        </w:tc>
        <w:tc>
          <w:tcPr>
            <w:tcW w:w="152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FE12D7E" w14:textId="77777777" w:rsidR="00D74965" w:rsidRPr="00467B8B" w:rsidRDefault="00D74965" w:rsidP="003B5374">
            <w:pPr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  <w:t>Total Bases</w:t>
            </w:r>
          </w:p>
        </w:tc>
        <w:tc>
          <w:tcPr>
            <w:tcW w:w="172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C9AF73D" w14:textId="77777777" w:rsidR="00D74965" w:rsidRPr="00467B8B" w:rsidRDefault="00D74965" w:rsidP="003B5374">
            <w:pPr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  <w:t>Mapping Ratio</w:t>
            </w:r>
          </w:p>
        </w:tc>
      </w:tr>
      <w:tr w:rsidR="00D74965" w:rsidRPr="00467B8B" w14:paraId="2EC40DC5" w14:textId="77777777" w:rsidTr="00BA406D">
        <w:trPr>
          <w:trHeight w:val="320"/>
        </w:trPr>
        <w:tc>
          <w:tcPr>
            <w:tcW w:w="19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208028" w14:textId="77777777" w:rsidR="00D74965" w:rsidRPr="00467B8B" w:rsidRDefault="00D74965" w:rsidP="003B5374">
            <w:pPr>
              <w:jc w:val="center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SRR5643663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E13AEC" w14:textId="77777777" w:rsidR="00D74965" w:rsidRPr="00467B8B" w:rsidRDefault="00D74965" w:rsidP="003B5374">
            <w:pPr>
              <w:jc w:val="center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30,480,297</w:t>
            </w:r>
          </w:p>
        </w:tc>
        <w:tc>
          <w:tcPr>
            <w:tcW w:w="15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9E5903" w14:textId="77777777" w:rsidR="00D74965" w:rsidRPr="00467B8B" w:rsidRDefault="00D74965" w:rsidP="003B5374">
            <w:pPr>
              <w:jc w:val="center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9.1G</w:t>
            </w:r>
          </w:p>
        </w:tc>
        <w:tc>
          <w:tcPr>
            <w:tcW w:w="17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C9836F" w14:textId="77777777" w:rsidR="00D74965" w:rsidRPr="00467B8B" w:rsidRDefault="00D74965" w:rsidP="003B5374">
            <w:pPr>
              <w:jc w:val="center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93.70%</w:t>
            </w:r>
          </w:p>
        </w:tc>
      </w:tr>
      <w:tr w:rsidR="00D74965" w:rsidRPr="00467B8B" w14:paraId="70E150F3" w14:textId="77777777" w:rsidTr="00BA406D">
        <w:trPr>
          <w:trHeight w:val="320"/>
        </w:trPr>
        <w:tc>
          <w:tcPr>
            <w:tcW w:w="19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5118B5" w14:textId="77777777" w:rsidR="00D74965" w:rsidRPr="00467B8B" w:rsidRDefault="00D74965" w:rsidP="003B5374">
            <w:pPr>
              <w:jc w:val="center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SRR5643664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2D9EEF" w14:textId="77777777" w:rsidR="00D74965" w:rsidRPr="00467B8B" w:rsidRDefault="00D74965" w:rsidP="003B5374">
            <w:pPr>
              <w:jc w:val="center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26,069,882</w:t>
            </w:r>
          </w:p>
        </w:tc>
        <w:tc>
          <w:tcPr>
            <w:tcW w:w="15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372618" w14:textId="77777777" w:rsidR="00D74965" w:rsidRPr="00467B8B" w:rsidRDefault="00D74965" w:rsidP="003B5374">
            <w:pPr>
              <w:jc w:val="center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7.8G</w:t>
            </w:r>
          </w:p>
        </w:tc>
        <w:tc>
          <w:tcPr>
            <w:tcW w:w="17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BD3685" w14:textId="77777777" w:rsidR="00D74965" w:rsidRPr="00467B8B" w:rsidRDefault="00D74965" w:rsidP="003B5374">
            <w:pPr>
              <w:jc w:val="center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93.30%</w:t>
            </w:r>
          </w:p>
        </w:tc>
      </w:tr>
      <w:tr w:rsidR="00D74965" w:rsidRPr="00467B8B" w14:paraId="76830174" w14:textId="77777777" w:rsidTr="00BA406D">
        <w:trPr>
          <w:trHeight w:val="320"/>
        </w:trPr>
        <w:tc>
          <w:tcPr>
            <w:tcW w:w="19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EB62CE" w14:textId="77777777" w:rsidR="00D74965" w:rsidRPr="00467B8B" w:rsidRDefault="00D74965" w:rsidP="003B5374">
            <w:pPr>
              <w:jc w:val="center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SRR5643662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3A3B4B" w14:textId="77777777" w:rsidR="00D74965" w:rsidRPr="00467B8B" w:rsidRDefault="00D74965" w:rsidP="003B5374">
            <w:pPr>
              <w:jc w:val="center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22,587,832</w:t>
            </w:r>
          </w:p>
        </w:tc>
        <w:tc>
          <w:tcPr>
            <w:tcW w:w="15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01B0DF" w14:textId="77777777" w:rsidR="00D74965" w:rsidRPr="00467B8B" w:rsidRDefault="00D74965" w:rsidP="003B5374">
            <w:pPr>
              <w:jc w:val="center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6.8G</w:t>
            </w:r>
          </w:p>
        </w:tc>
        <w:tc>
          <w:tcPr>
            <w:tcW w:w="17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EB21F8" w14:textId="77777777" w:rsidR="00D74965" w:rsidRPr="00467B8B" w:rsidRDefault="00D74965" w:rsidP="003B5374">
            <w:pPr>
              <w:jc w:val="center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93.80%</w:t>
            </w:r>
          </w:p>
        </w:tc>
      </w:tr>
      <w:tr w:rsidR="00D74965" w:rsidRPr="00467B8B" w14:paraId="18DD7AD1" w14:textId="77777777" w:rsidTr="00BA406D">
        <w:trPr>
          <w:trHeight w:val="320"/>
        </w:trPr>
        <w:tc>
          <w:tcPr>
            <w:tcW w:w="19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DBC198" w14:textId="77777777" w:rsidR="00D74965" w:rsidRPr="00467B8B" w:rsidRDefault="00D74965" w:rsidP="003B5374">
            <w:pPr>
              <w:jc w:val="center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SRR5643661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9EA0D5" w14:textId="77777777" w:rsidR="00D74965" w:rsidRPr="00467B8B" w:rsidRDefault="00D74965" w:rsidP="003B5374">
            <w:pPr>
              <w:jc w:val="center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22,120,928</w:t>
            </w:r>
          </w:p>
        </w:tc>
        <w:tc>
          <w:tcPr>
            <w:tcW w:w="15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8D0990" w14:textId="77777777" w:rsidR="00D74965" w:rsidRPr="00467B8B" w:rsidRDefault="00D74965" w:rsidP="003B5374">
            <w:pPr>
              <w:jc w:val="center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6.6G</w:t>
            </w:r>
          </w:p>
        </w:tc>
        <w:tc>
          <w:tcPr>
            <w:tcW w:w="17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B4884B" w14:textId="77777777" w:rsidR="00D74965" w:rsidRPr="00467B8B" w:rsidRDefault="00D74965" w:rsidP="003B5374">
            <w:pPr>
              <w:jc w:val="center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92.90%</w:t>
            </w:r>
          </w:p>
        </w:tc>
      </w:tr>
      <w:tr w:rsidR="00D74965" w:rsidRPr="00467B8B" w14:paraId="63EDDEB4" w14:textId="77777777" w:rsidTr="00BA406D">
        <w:trPr>
          <w:trHeight w:val="320"/>
        </w:trPr>
        <w:tc>
          <w:tcPr>
            <w:tcW w:w="19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BD680A" w14:textId="77777777" w:rsidR="00D74965" w:rsidRPr="00467B8B" w:rsidRDefault="00D74965" w:rsidP="003B5374">
            <w:pPr>
              <w:jc w:val="center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SRR5643660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4CFF62" w14:textId="77777777" w:rsidR="00D74965" w:rsidRPr="00467B8B" w:rsidRDefault="00D74965" w:rsidP="003B5374">
            <w:pPr>
              <w:jc w:val="center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22,013,452</w:t>
            </w:r>
          </w:p>
        </w:tc>
        <w:tc>
          <w:tcPr>
            <w:tcW w:w="15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EE0B78" w14:textId="77777777" w:rsidR="00D74965" w:rsidRPr="00467B8B" w:rsidRDefault="00D74965" w:rsidP="003B5374">
            <w:pPr>
              <w:jc w:val="center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6.6G</w:t>
            </w:r>
          </w:p>
        </w:tc>
        <w:tc>
          <w:tcPr>
            <w:tcW w:w="17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3AF5A1" w14:textId="77777777" w:rsidR="00D74965" w:rsidRPr="00467B8B" w:rsidRDefault="00D74965" w:rsidP="003B5374">
            <w:pPr>
              <w:jc w:val="center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93.10%</w:t>
            </w:r>
          </w:p>
        </w:tc>
      </w:tr>
      <w:tr w:rsidR="00D74965" w:rsidRPr="00467B8B" w14:paraId="43BF7B83" w14:textId="77777777" w:rsidTr="00BA406D">
        <w:trPr>
          <w:trHeight w:val="320"/>
        </w:trPr>
        <w:tc>
          <w:tcPr>
            <w:tcW w:w="19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858897" w14:textId="77777777" w:rsidR="00D74965" w:rsidRPr="00467B8B" w:rsidRDefault="00D74965" w:rsidP="003B5374">
            <w:pPr>
              <w:jc w:val="center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SRR5643659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D5E399" w14:textId="77777777" w:rsidR="00D74965" w:rsidRPr="00467B8B" w:rsidRDefault="00D74965" w:rsidP="003B5374">
            <w:pPr>
              <w:jc w:val="center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24,535,796</w:t>
            </w:r>
          </w:p>
        </w:tc>
        <w:tc>
          <w:tcPr>
            <w:tcW w:w="15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8916C8" w14:textId="77777777" w:rsidR="00D74965" w:rsidRPr="00467B8B" w:rsidRDefault="00D74965" w:rsidP="003B5374">
            <w:pPr>
              <w:jc w:val="center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7.4G</w:t>
            </w:r>
          </w:p>
        </w:tc>
        <w:tc>
          <w:tcPr>
            <w:tcW w:w="17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3BEB53" w14:textId="77777777" w:rsidR="00D74965" w:rsidRPr="00467B8B" w:rsidRDefault="00D74965" w:rsidP="003B5374">
            <w:pPr>
              <w:jc w:val="center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93.10%</w:t>
            </w:r>
          </w:p>
        </w:tc>
      </w:tr>
      <w:tr w:rsidR="00D74965" w:rsidRPr="00467B8B" w14:paraId="06114BF3" w14:textId="77777777" w:rsidTr="00BA406D">
        <w:trPr>
          <w:trHeight w:val="320"/>
        </w:trPr>
        <w:tc>
          <w:tcPr>
            <w:tcW w:w="19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F21873" w14:textId="77777777" w:rsidR="00D74965" w:rsidRPr="00467B8B" w:rsidRDefault="00D74965" w:rsidP="003B5374">
            <w:pPr>
              <w:jc w:val="center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SRR5643658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A0AEAC" w14:textId="77777777" w:rsidR="00D74965" w:rsidRPr="00467B8B" w:rsidRDefault="00D74965" w:rsidP="003B5374">
            <w:pPr>
              <w:jc w:val="center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28,495,316</w:t>
            </w:r>
          </w:p>
        </w:tc>
        <w:tc>
          <w:tcPr>
            <w:tcW w:w="15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59CD7B" w14:textId="77777777" w:rsidR="00D74965" w:rsidRPr="00467B8B" w:rsidRDefault="00D74965" w:rsidP="003B5374">
            <w:pPr>
              <w:jc w:val="center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8.5G</w:t>
            </w:r>
          </w:p>
        </w:tc>
        <w:tc>
          <w:tcPr>
            <w:tcW w:w="17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2CCF16" w14:textId="77777777" w:rsidR="00D74965" w:rsidRPr="00467B8B" w:rsidRDefault="00D74965" w:rsidP="003B5374">
            <w:pPr>
              <w:jc w:val="center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94.80%</w:t>
            </w:r>
          </w:p>
        </w:tc>
      </w:tr>
      <w:tr w:rsidR="00D74965" w:rsidRPr="00467B8B" w14:paraId="09B8AA5E" w14:textId="77777777" w:rsidTr="00BA406D">
        <w:trPr>
          <w:trHeight w:val="320"/>
        </w:trPr>
        <w:tc>
          <w:tcPr>
            <w:tcW w:w="19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9B4B4B" w14:textId="77777777" w:rsidR="00D74965" w:rsidRPr="00467B8B" w:rsidRDefault="00D74965" w:rsidP="003B5374">
            <w:pPr>
              <w:jc w:val="center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SRR5643528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A467EB" w14:textId="77777777" w:rsidR="00D74965" w:rsidRPr="00467B8B" w:rsidRDefault="00D74965" w:rsidP="003B5374">
            <w:pPr>
              <w:jc w:val="center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23,068,008</w:t>
            </w:r>
          </w:p>
        </w:tc>
        <w:tc>
          <w:tcPr>
            <w:tcW w:w="15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337CE2" w14:textId="77777777" w:rsidR="00D74965" w:rsidRPr="00467B8B" w:rsidRDefault="00D74965" w:rsidP="003B5374">
            <w:pPr>
              <w:jc w:val="center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6.9G</w:t>
            </w:r>
          </w:p>
        </w:tc>
        <w:tc>
          <w:tcPr>
            <w:tcW w:w="17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4AD421" w14:textId="77777777" w:rsidR="00D74965" w:rsidRPr="00467B8B" w:rsidRDefault="00D74965" w:rsidP="003B5374">
            <w:pPr>
              <w:jc w:val="center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94.70%</w:t>
            </w:r>
          </w:p>
        </w:tc>
      </w:tr>
      <w:tr w:rsidR="00D74965" w:rsidRPr="00467B8B" w14:paraId="44715F0D" w14:textId="77777777" w:rsidTr="00BA406D">
        <w:trPr>
          <w:trHeight w:val="320"/>
        </w:trPr>
        <w:tc>
          <w:tcPr>
            <w:tcW w:w="19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6C8A5B" w14:textId="77777777" w:rsidR="00D74965" w:rsidRPr="00467B8B" w:rsidRDefault="00D74965" w:rsidP="003B5374">
            <w:pPr>
              <w:jc w:val="center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SRR5643525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046CFF" w14:textId="77777777" w:rsidR="00D74965" w:rsidRPr="00467B8B" w:rsidRDefault="00D74965" w:rsidP="003B5374">
            <w:pPr>
              <w:jc w:val="center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22,574,459</w:t>
            </w:r>
          </w:p>
        </w:tc>
        <w:tc>
          <w:tcPr>
            <w:tcW w:w="15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D6455C" w14:textId="77777777" w:rsidR="00D74965" w:rsidRPr="00467B8B" w:rsidRDefault="00D74965" w:rsidP="003B5374">
            <w:pPr>
              <w:jc w:val="center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6.8G</w:t>
            </w:r>
          </w:p>
        </w:tc>
        <w:tc>
          <w:tcPr>
            <w:tcW w:w="17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2FA247" w14:textId="77777777" w:rsidR="00D74965" w:rsidRPr="00467B8B" w:rsidRDefault="00D74965" w:rsidP="003B5374">
            <w:pPr>
              <w:jc w:val="center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94.60%</w:t>
            </w:r>
          </w:p>
        </w:tc>
      </w:tr>
      <w:tr w:rsidR="00D74965" w:rsidRPr="00467B8B" w14:paraId="284FCD97" w14:textId="77777777" w:rsidTr="00BA406D">
        <w:trPr>
          <w:trHeight w:val="320"/>
        </w:trPr>
        <w:tc>
          <w:tcPr>
            <w:tcW w:w="19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5846B8" w14:textId="77777777" w:rsidR="00D74965" w:rsidRPr="00467B8B" w:rsidRDefault="00D74965" w:rsidP="003B5374">
            <w:pPr>
              <w:jc w:val="center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SRR5643524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9DE83E" w14:textId="77777777" w:rsidR="00D74965" w:rsidRPr="00467B8B" w:rsidRDefault="00D74965" w:rsidP="003B5374">
            <w:pPr>
              <w:jc w:val="center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25,124,081</w:t>
            </w:r>
          </w:p>
        </w:tc>
        <w:tc>
          <w:tcPr>
            <w:tcW w:w="15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E385D6" w14:textId="77777777" w:rsidR="00D74965" w:rsidRPr="00467B8B" w:rsidRDefault="00D74965" w:rsidP="003B5374">
            <w:pPr>
              <w:jc w:val="center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7.5G</w:t>
            </w:r>
          </w:p>
        </w:tc>
        <w:tc>
          <w:tcPr>
            <w:tcW w:w="17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925190" w14:textId="77777777" w:rsidR="00D74965" w:rsidRPr="00467B8B" w:rsidRDefault="00D74965" w:rsidP="003B5374">
            <w:pPr>
              <w:jc w:val="center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90.00%</w:t>
            </w:r>
          </w:p>
        </w:tc>
      </w:tr>
      <w:tr w:rsidR="00D74965" w:rsidRPr="00467B8B" w14:paraId="7F6F2E0A" w14:textId="77777777" w:rsidTr="00BA406D">
        <w:trPr>
          <w:trHeight w:val="320"/>
        </w:trPr>
        <w:tc>
          <w:tcPr>
            <w:tcW w:w="19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8EF040" w14:textId="77777777" w:rsidR="00D74965" w:rsidRPr="00467B8B" w:rsidRDefault="00D74965" w:rsidP="003B5374">
            <w:pPr>
              <w:jc w:val="center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SRR5643515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A38B49" w14:textId="77777777" w:rsidR="00D74965" w:rsidRPr="00467B8B" w:rsidRDefault="00D74965" w:rsidP="003B5374">
            <w:pPr>
              <w:jc w:val="center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22,263,732</w:t>
            </w:r>
          </w:p>
        </w:tc>
        <w:tc>
          <w:tcPr>
            <w:tcW w:w="15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2346AA" w14:textId="77777777" w:rsidR="00D74965" w:rsidRPr="00467B8B" w:rsidRDefault="00D74965" w:rsidP="003B5374">
            <w:pPr>
              <w:jc w:val="center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6.7G</w:t>
            </w:r>
          </w:p>
        </w:tc>
        <w:tc>
          <w:tcPr>
            <w:tcW w:w="17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5AA4C1" w14:textId="77777777" w:rsidR="00D74965" w:rsidRPr="00467B8B" w:rsidRDefault="00D74965" w:rsidP="003B5374">
            <w:pPr>
              <w:jc w:val="center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92.60%</w:t>
            </w:r>
          </w:p>
        </w:tc>
      </w:tr>
      <w:tr w:rsidR="00D74965" w:rsidRPr="00467B8B" w14:paraId="7B4444B8" w14:textId="77777777" w:rsidTr="00BA406D">
        <w:trPr>
          <w:trHeight w:val="320"/>
        </w:trPr>
        <w:tc>
          <w:tcPr>
            <w:tcW w:w="19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464318" w14:textId="77777777" w:rsidR="00D74965" w:rsidRPr="00467B8B" w:rsidRDefault="00D74965" w:rsidP="003B5374">
            <w:pPr>
              <w:jc w:val="center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SRR5643514</w:t>
            </w:r>
          </w:p>
        </w:tc>
        <w:tc>
          <w:tcPr>
            <w:tcW w:w="18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88ED87" w14:textId="77777777" w:rsidR="00D74965" w:rsidRPr="00467B8B" w:rsidRDefault="00D74965" w:rsidP="003B5374">
            <w:pPr>
              <w:jc w:val="center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25,368,440</w:t>
            </w:r>
          </w:p>
        </w:tc>
        <w:tc>
          <w:tcPr>
            <w:tcW w:w="15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0D068B" w14:textId="77777777" w:rsidR="00D74965" w:rsidRPr="00467B8B" w:rsidRDefault="00D74965" w:rsidP="003B5374">
            <w:pPr>
              <w:jc w:val="center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7.6G</w:t>
            </w:r>
          </w:p>
        </w:tc>
        <w:tc>
          <w:tcPr>
            <w:tcW w:w="17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C0ECAB" w14:textId="77777777" w:rsidR="00D74965" w:rsidRPr="00467B8B" w:rsidRDefault="00D74965" w:rsidP="003B5374">
            <w:pPr>
              <w:jc w:val="center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92.80%</w:t>
            </w:r>
          </w:p>
        </w:tc>
      </w:tr>
      <w:tr w:rsidR="00D74965" w:rsidRPr="00467B8B" w14:paraId="70545E84" w14:textId="77777777" w:rsidTr="00BA406D">
        <w:trPr>
          <w:trHeight w:val="320"/>
        </w:trPr>
        <w:tc>
          <w:tcPr>
            <w:tcW w:w="191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50D3691" w14:textId="77777777" w:rsidR="00D74965" w:rsidRPr="00467B8B" w:rsidRDefault="00D74965" w:rsidP="003B5374">
            <w:pPr>
              <w:jc w:val="center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SRR5643513</w:t>
            </w:r>
          </w:p>
        </w:tc>
        <w:tc>
          <w:tcPr>
            <w:tcW w:w="187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6F3058E" w14:textId="77777777" w:rsidR="00D74965" w:rsidRPr="00467B8B" w:rsidRDefault="00D74965" w:rsidP="003B5374">
            <w:pPr>
              <w:jc w:val="center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20,368,701</w:t>
            </w:r>
          </w:p>
        </w:tc>
        <w:tc>
          <w:tcPr>
            <w:tcW w:w="152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4291139" w14:textId="77777777" w:rsidR="00D74965" w:rsidRPr="00467B8B" w:rsidRDefault="00D74965" w:rsidP="003B5374">
            <w:pPr>
              <w:jc w:val="center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6.1G</w:t>
            </w:r>
          </w:p>
        </w:tc>
        <w:tc>
          <w:tcPr>
            <w:tcW w:w="172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6867C1F" w14:textId="77777777" w:rsidR="00D74965" w:rsidRPr="00467B8B" w:rsidRDefault="00D74965" w:rsidP="003B5374">
            <w:pPr>
              <w:jc w:val="center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91.70%</w:t>
            </w:r>
          </w:p>
        </w:tc>
      </w:tr>
    </w:tbl>
    <w:p w14:paraId="7FDF4B8B" w14:textId="506BDE76" w:rsidR="003B3B6E" w:rsidRPr="00467B8B" w:rsidRDefault="003B3B6E" w:rsidP="003B5374">
      <w:pPr>
        <w:jc w:val="both"/>
        <w:rPr>
          <w:rFonts w:ascii="Times New Roman" w:eastAsia="等线" w:hAnsi="Times New Roman" w:cs="Times New Roman"/>
          <w:color w:val="000000"/>
          <w:sz w:val="20"/>
          <w:szCs w:val="20"/>
        </w:rPr>
      </w:pPr>
    </w:p>
    <w:p w14:paraId="554238F9" w14:textId="68908CB5" w:rsidR="0093101E" w:rsidRPr="00467B8B" w:rsidRDefault="0093101E" w:rsidP="003B5374">
      <w:pPr>
        <w:spacing w:after="156"/>
        <w:jc w:val="both"/>
        <w:rPr>
          <w:rFonts w:ascii="Times New Roman" w:hAnsi="Times New Roman" w:cs="Times New Roman"/>
          <w:sz w:val="20"/>
          <w:szCs w:val="20"/>
        </w:rPr>
      </w:pPr>
    </w:p>
    <w:p w14:paraId="0C72FD4F" w14:textId="326C7559" w:rsidR="0093101E" w:rsidRPr="00467B8B" w:rsidRDefault="0093101E" w:rsidP="003B5374">
      <w:pPr>
        <w:spacing w:after="156"/>
        <w:jc w:val="both"/>
        <w:rPr>
          <w:rFonts w:ascii="Times New Roman" w:hAnsi="Times New Roman" w:cs="Times New Roman"/>
          <w:sz w:val="20"/>
          <w:szCs w:val="20"/>
        </w:rPr>
      </w:pPr>
    </w:p>
    <w:p w14:paraId="05DEB346" w14:textId="4B903309" w:rsidR="0093101E" w:rsidRPr="00467B8B" w:rsidRDefault="0093101E" w:rsidP="003B5374">
      <w:pPr>
        <w:spacing w:after="156"/>
        <w:jc w:val="both"/>
        <w:rPr>
          <w:rFonts w:ascii="Times New Roman" w:hAnsi="Times New Roman" w:cs="Times New Roman"/>
          <w:sz w:val="20"/>
          <w:szCs w:val="20"/>
        </w:rPr>
      </w:pPr>
    </w:p>
    <w:p w14:paraId="7602B95B" w14:textId="77777777" w:rsidR="0093101E" w:rsidRPr="00467B8B" w:rsidRDefault="0093101E" w:rsidP="003B5374">
      <w:pPr>
        <w:spacing w:after="156"/>
        <w:jc w:val="both"/>
        <w:rPr>
          <w:rFonts w:ascii="Times New Roman" w:hAnsi="Times New Roman" w:cs="Times New Roman"/>
          <w:sz w:val="20"/>
          <w:szCs w:val="20"/>
        </w:rPr>
      </w:pPr>
    </w:p>
    <w:p w14:paraId="1742D097" w14:textId="46D3AAD5" w:rsidR="00ED2D36" w:rsidRPr="00467B8B" w:rsidRDefault="00ED2D36" w:rsidP="003B5374">
      <w:pPr>
        <w:spacing w:after="156"/>
        <w:jc w:val="both"/>
        <w:rPr>
          <w:rFonts w:ascii="Times New Roman" w:eastAsia="仿宋" w:hAnsi="Times New Roman" w:cs="Times New Roman"/>
          <w:b/>
          <w:bCs/>
          <w:sz w:val="20"/>
          <w:szCs w:val="20"/>
        </w:rPr>
      </w:pPr>
    </w:p>
    <w:p w14:paraId="414D7682" w14:textId="53C83DDB" w:rsidR="00214475" w:rsidRPr="00467B8B" w:rsidRDefault="00214475" w:rsidP="003B5374">
      <w:pPr>
        <w:spacing w:after="156"/>
        <w:jc w:val="both"/>
        <w:rPr>
          <w:rFonts w:ascii="Times New Roman" w:eastAsia="仿宋" w:hAnsi="Times New Roman" w:cs="Times New Roman"/>
          <w:b/>
          <w:bCs/>
          <w:sz w:val="20"/>
          <w:szCs w:val="20"/>
        </w:rPr>
      </w:pPr>
    </w:p>
    <w:p w14:paraId="43F9D23A" w14:textId="6202C27A" w:rsidR="00214475" w:rsidRPr="00467B8B" w:rsidRDefault="00214475" w:rsidP="003B5374">
      <w:pPr>
        <w:spacing w:after="156"/>
        <w:jc w:val="both"/>
        <w:rPr>
          <w:rFonts w:ascii="Times New Roman" w:eastAsia="仿宋" w:hAnsi="Times New Roman" w:cs="Times New Roman"/>
          <w:b/>
          <w:bCs/>
          <w:sz w:val="20"/>
          <w:szCs w:val="20"/>
        </w:rPr>
      </w:pPr>
    </w:p>
    <w:p w14:paraId="1EEBA022" w14:textId="506AFBB6" w:rsidR="00214475" w:rsidRPr="00467B8B" w:rsidRDefault="00214475" w:rsidP="003B5374">
      <w:pPr>
        <w:spacing w:after="156"/>
        <w:jc w:val="both"/>
        <w:rPr>
          <w:rFonts w:ascii="Times New Roman" w:eastAsia="仿宋" w:hAnsi="Times New Roman" w:cs="Times New Roman"/>
          <w:b/>
          <w:bCs/>
          <w:sz w:val="20"/>
          <w:szCs w:val="20"/>
        </w:rPr>
      </w:pPr>
    </w:p>
    <w:p w14:paraId="33475A45" w14:textId="10A4E1DA" w:rsidR="00214475" w:rsidRPr="00467B8B" w:rsidRDefault="00214475" w:rsidP="003B5374">
      <w:pPr>
        <w:spacing w:after="156"/>
        <w:jc w:val="both"/>
        <w:rPr>
          <w:rFonts w:ascii="Times New Roman" w:eastAsia="仿宋" w:hAnsi="Times New Roman" w:cs="Times New Roman"/>
          <w:b/>
          <w:bCs/>
          <w:sz w:val="20"/>
          <w:szCs w:val="20"/>
        </w:rPr>
      </w:pPr>
    </w:p>
    <w:p w14:paraId="74993D5C" w14:textId="77777777" w:rsidR="00AB74B3" w:rsidRPr="00733CB4" w:rsidRDefault="00AB74B3" w:rsidP="003B5374">
      <w:pPr>
        <w:spacing w:after="120"/>
        <w:jc w:val="both"/>
        <w:rPr>
          <w:rFonts w:ascii="Times New Roman" w:eastAsia="仿宋" w:hAnsi="Times New Roman" w:cs="Times New Roman"/>
        </w:rPr>
      </w:pPr>
    </w:p>
    <w:p w14:paraId="684F6082" w14:textId="7B480E14" w:rsidR="00214475" w:rsidRPr="00733CB4" w:rsidRDefault="00DE33AE" w:rsidP="00AB74B3">
      <w:pPr>
        <w:spacing w:after="120"/>
        <w:jc w:val="both"/>
        <w:rPr>
          <w:rFonts w:ascii="Times New Roman" w:eastAsia="仿宋" w:hAnsi="Times New Roman" w:cs="Times New Roman"/>
        </w:rPr>
      </w:pPr>
      <w:r w:rsidRPr="00733CB4">
        <w:rPr>
          <w:rFonts w:ascii="Times New Roman" w:eastAsia="仿宋" w:hAnsi="Times New Roman" w:cs="Times New Roman"/>
        </w:rPr>
        <w:t>*: from Yuan</w:t>
      </w:r>
      <w:r w:rsidR="001B0896" w:rsidRPr="00733CB4">
        <w:rPr>
          <w:rFonts w:ascii="Times New Roman" w:eastAsia="仿宋" w:hAnsi="Times New Roman" w:cs="Times New Roman"/>
        </w:rPr>
        <w:t xml:space="preserve"> et al. </w:t>
      </w:r>
      <w:r w:rsidR="00733CB4" w:rsidRPr="00733CB4">
        <w:rPr>
          <w:rFonts w:ascii="Times New Roman" w:eastAsia="仿宋" w:hAnsi="Times New Roman" w:cs="Times New Roman"/>
        </w:rPr>
        <w:fldChar w:fldCharType="begin">
          <w:fldData xml:space="preserve">PEVuZE5vdGU+PENpdGU+PEF1dGhvcj5ZdWFuPC9BdXRob3I+PFllYXI+MjAxODwvWWVhcj48UmVj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</w:fldData>
        </w:fldChar>
      </w:r>
      <w:r w:rsidR="00CC60C2">
        <w:rPr>
          <w:rFonts w:ascii="Times New Roman" w:eastAsia="仿宋" w:hAnsi="Times New Roman" w:cs="Times New Roman"/>
        </w:rPr>
        <w:instrText xml:space="preserve"> ADDIN EN.CITE </w:instrText>
      </w:r>
      <w:r w:rsidR="00CC60C2">
        <w:rPr>
          <w:rFonts w:ascii="Times New Roman" w:eastAsia="仿宋" w:hAnsi="Times New Roman" w:cs="Times New Roman"/>
        </w:rPr>
        <w:fldChar w:fldCharType="begin">
          <w:fldData xml:space="preserve">PEVuZE5vdGU+PENpdGU+PEF1dGhvcj5ZdWFuPC9BdXRob3I+PFllYXI+MjAxODwvWWVhcj48UmVj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</w:fldData>
        </w:fldChar>
      </w:r>
      <w:r w:rsidR="00CC60C2">
        <w:rPr>
          <w:rFonts w:ascii="Times New Roman" w:eastAsia="仿宋" w:hAnsi="Times New Roman" w:cs="Times New Roman"/>
        </w:rPr>
        <w:instrText xml:space="preserve"> ADDIN EN.CITE.DATA </w:instrText>
      </w:r>
      <w:r w:rsidR="00CC60C2">
        <w:rPr>
          <w:rFonts w:ascii="Times New Roman" w:eastAsia="仿宋" w:hAnsi="Times New Roman" w:cs="Times New Roman"/>
        </w:rPr>
      </w:r>
      <w:r w:rsidR="00CC60C2">
        <w:rPr>
          <w:rFonts w:ascii="Times New Roman" w:eastAsia="仿宋" w:hAnsi="Times New Roman" w:cs="Times New Roman"/>
        </w:rPr>
        <w:fldChar w:fldCharType="end"/>
      </w:r>
      <w:r w:rsidR="00733CB4" w:rsidRPr="00733CB4">
        <w:rPr>
          <w:rFonts w:ascii="Times New Roman" w:eastAsia="仿宋" w:hAnsi="Times New Roman" w:cs="Times New Roman"/>
        </w:rPr>
        <w:fldChar w:fldCharType="separate"/>
      </w:r>
      <w:r w:rsidR="00CC60C2">
        <w:rPr>
          <w:rFonts w:ascii="Times New Roman" w:eastAsia="仿宋" w:hAnsi="Times New Roman" w:cs="Times New Roman"/>
          <w:noProof/>
        </w:rPr>
        <w:t>(2018)</w:t>
      </w:r>
      <w:r w:rsidR="00733CB4" w:rsidRPr="00733CB4">
        <w:rPr>
          <w:rFonts w:ascii="Times New Roman" w:eastAsia="仿宋" w:hAnsi="Times New Roman" w:cs="Times New Roman"/>
        </w:rPr>
        <w:fldChar w:fldCharType="end"/>
      </w:r>
    </w:p>
    <w:p w14:paraId="66BD8F62" w14:textId="11329219" w:rsidR="00214475" w:rsidRPr="00467B8B" w:rsidRDefault="00214475" w:rsidP="003B5374">
      <w:pPr>
        <w:spacing w:after="156"/>
        <w:jc w:val="both"/>
        <w:rPr>
          <w:rFonts w:ascii="Times New Roman" w:eastAsia="仿宋" w:hAnsi="Times New Roman" w:cs="Times New Roman"/>
          <w:b/>
          <w:bCs/>
          <w:sz w:val="20"/>
          <w:szCs w:val="20"/>
        </w:rPr>
      </w:pPr>
      <w:r w:rsidRPr="00467B8B">
        <w:rPr>
          <w:rFonts w:ascii="Times New Roman" w:eastAsia="仿宋" w:hAnsi="Times New Roman" w:cs="Times New Roman"/>
          <w:b/>
          <w:bCs/>
          <w:sz w:val="20"/>
          <w:szCs w:val="20"/>
        </w:rPr>
        <w:br w:type="page"/>
      </w:r>
    </w:p>
    <w:p w14:paraId="2B5EFC6F" w14:textId="65BFF439" w:rsidR="00087B68" w:rsidRPr="0068000E" w:rsidRDefault="004D33B3" w:rsidP="003B5374">
      <w:pPr>
        <w:spacing w:after="156"/>
        <w:jc w:val="both"/>
        <w:rPr>
          <w:rFonts w:ascii="Times New Roman" w:hAnsi="Times New Roman" w:cs="Times New Roman"/>
          <w:b/>
          <w:bCs/>
        </w:rPr>
      </w:pPr>
      <w:bookmarkStart w:id="3" w:name="_Hlk77066703"/>
      <w:r w:rsidRPr="0068000E">
        <w:rPr>
          <w:rFonts w:ascii="Times New Roman" w:hAnsi="Times New Roman" w:cs="Times New Roman"/>
          <w:b/>
          <w:bCs/>
          <w:color w:val="000000"/>
        </w:rPr>
        <w:lastRenderedPageBreak/>
        <w:t>Table S</w:t>
      </w:r>
      <w:r w:rsidR="0093101E" w:rsidRPr="0068000E">
        <w:rPr>
          <w:rFonts w:ascii="Times New Roman" w:hAnsi="Times New Roman" w:cs="Times New Roman"/>
          <w:b/>
          <w:bCs/>
          <w:color w:val="000000"/>
        </w:rPr>
        <w:t>3</w:t>
      </w:r>
      <w:r w:rsidR="00087B68" w:rsidRPr="0068000E">
        <w:rPr>
          <w:rFonts w:ascii="Times New Roman" w:hAnsi="Times New Roman" w:cs="Times New Roman"/>
          <w:b/>
          <w:bCs/>
          <w:color w:val="000000"/>
        </w:rPr>
        <w:t xml:space="preserve">. </w:t>
      </w:r>
      <w:r w:rsidR="0093101E" w:rsidRPr="0068000E">
        <w:rPr>
          <w:rFonts w:ascii="Times New Roman" w:hAnsi="Times New Roman" w:cs="Times New Roman"/>
          <w:b/>
          <w:bCs/>
          <w:color w:val="000000"/>
        </w:rPr>
        <w:t xml:space="preserve">Protein-coding </w:t>
      </w:r>
      <w:r w:rsidR="00DE33AE" w:rsidRPr="0068000E">
        <w:rPr>
          <w:rFonts w:ascii="Times New Roman" w:hAnsi="Times New Roman" w:cs="Times New Roman"/>
          <w:b/>
          <w:bCs/>
          <w:color w:val="000000"/>
        </w:rPr>
        <w:t>g</w:t>
      </w:r>
      <w:r w:rsidR="0093101E" w:rsidRPr="0068000E">
        <w:rPr>
          <w:rFonts w:ascii="Times New Roman" w:hAnsi="Times New Roman" w:cs="Times New Roman"/>
          <w:b/>
          <w:bCs/>
          <w:color w:val="000000"/>
        </w:rPr>
        <w:t>enes, RNA</w:t>
      </w:r>
      <w:r w:rsidR="00DE33AE" w:rsidRPr="0068000E">
        <w:rPr>
          <w:rFonts w:ascii="Times New Roman" w:hAnsi="Times New Roman" w:cs="Times New Roman"/>
          <w:b/>
          <w:bCs/>
          <w:color w:val="000000"/>
        </w:rPr>
        <w:t xml:space="preserve"> genes,</w:t>
      </w:r>
      <w:r w:rsidR="0093101E" w:rsidRPr="0068000E">
        <w:rPr>
          <w:rFonts w:ascii="Times New Roman" w:hAnsi="Times New Roman" w:cs="Times New Roman"/>
          <w:b/>
          <w:bCs/>
          <w:color w:val="000000"/>
        </w:rPr>
        <w:t xml:space="preserve"> and </w:t>
      </w:r>
      <w:r w:rsidR="00DE33AE" w:rsidRPr="0068000E">
        <w:rPr>
          <w:rFonts w:ascii="Times New Roman" w:hAnsi="Times New Roman" w:cs="Times New Roman"/>
          <w:b/>
          <w:bCs/>
          <w:color w:val="000000"/>
        </w:rPr>
        <w:t>r</w:t>
      </w:r>
      <w:r w:rsidR="0093101E" w:rsidRPr="0068000E">
        <w:rPr>
          <w:rFonts w:ascii="Times New Roman" w:eastAsiaTheme="minorEastAsia" w:hAnsi="Times New Roman" w:cs="Times New Roman"/>
          <w:b/>
          <w:bCs/>
          <w:color w:val="000000"/>
        </w:rPr>
        <w:t xml:space="preserve">epetitive elements in </w:t>
      </w:r>
      <w:r w:rsidR="0093101E" w:rsidRPr="0068000E">
        <w:rPr>
          <w:rFonts w:ascii="Times New Roman" w:hAnsi="Times New Roman" w:cs="Times New Roman"/>
          <w:b/>
          <w:bCs/>
          <w:i/>
          <w:iCs/>
        </w:rPr>
        <w:t>Gastrodia elata</w:t>
      </w:r>
      <w:r w:rsidR="0093101E" w:rsidRPr="0068000E">
        <w:rPr>
          <w:rFonts w:ascii="Times New Roman" w:hAnsi="Times New Roman" w:cs="Times New Roman"/>
          <w:b/>
          <w:bCs/>
        </w:rPr>
        <w:t xml:space="preserve"> genome</w:t>
      </w:r>
    </w:p>
    <w:tbl>
      <w:tblPr>
        <w:tblW w:w="8654" w:type="dxa"/>
        <w:tblLayout w:type="fixed"/>
        <w:tblLook w:val="04A0" w:firstRow="1" w:lastRow="0" w:firstColumn="1" w:lastColumn="0" w:noHBand="0" w:noVBand="1"/>
      </w:tblPr>
      <w:tblGrid>
        <w:gridCol w:w="730"/>
        <w:gridCol w:w="1061"/>
        <w:gridCol w:w="52"/>
        <w:gridCol w:w="1559"/>
        <w:gridCol w:w="52"/>
        <w:gridCol w:w="1248"/>
        <w:gridCol w:w="52"/>
        <w:gridCol w:w="1248"/>
        <w:gridCol w:w="52"/>
        <w:gridCol w:w="1248"/>
        <w:gridCol w:w="52"/>
        <w:gridCol w:w="1248"/>
        <w:gridCol w:w="52"/>
      </w:tblGrid>
      <w:tr w:rsidR="006465A0" w:rsidRPr="00467B8B" w14:paraId="5660EC31" w14:textId="77777777" w:rsidTr="006465A0">
        <w:trPr>
          <w:gridAfter w:val="1"/>
          <w:wAfter w:w="52" w:type="dxa"/>
          <w:trHeight w:hRule="exact" w:val="776"/>
        </w:trPr>
        <w:tc>
          <w:tcPr>
            <w:tcW w:w="73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bookmarkEnd w:id="3"/>
          <w:p w14:paraId="3CE3B8D4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  <w:t xml:space="preserve">　</w:t>
            </w:r>
          </w:p>
        </w:tc>
        <w:tc>
          <w:tcPr>
            <w:tcW w:w="106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73682C6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  <w:t xml:space="preserve">　</w:t>
            </w:r>
          </w:p>
        </w:tc>
        <w:tc>
          <w:tcPr>
            <w:tcW w:w="161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1438CAB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  <w:t xml:space="preserve">　</w:t>
            </w:r>
          </w:p>
        </w:tc>
        <w:tc>
          <w:tcPr>
            <w:tcW w:w="130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7785271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  <w:t>Number of Feature</w:t>
            </w:r>
          </w:p>
        </w:tc>
        <w:tc>
          <w:tcPr>
            <w:tcW w:w="130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DFF761E" w14:textId="0D7DD1D9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  <w:t xml:space="preserve">Sum of </w:t>
            </w:r>
            <w:r w:rsidR="00E95E8F" w:rsidRPr="00467B8B"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  <w:t>Length</w:t>
            </w:r>
            <w:r w:rsidR="00087B68" w:rsidRPr="00467B8B"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  <w:t xml:space="preserve"> (bp)</w:t>
            </w:r>
          </w:p>
        </w:tc>
        <w:tc>
          <w:tcPr>
            <w:tcW w:w="130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C633829" w14:textId="2B04E7AB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  <w:t>Average of Length</w:t>
            </w:r>
            <w:r w:rsidR="00087B68" w:rsidRPr="00467B8B"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  <w:t xml:space="preserve"> (bp)</w:t>
            </w:r>
          </w:p>
        </w:tc>
        <w:tc>
          <w:tcPr>
            <w:tcW w:w="130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56E5FDF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  <w:t>Percentage</w:t>
            </w:r>
          </w:p>
        </w:tc>
      </w:tr>
      <w:tr w:rsidR="006465A0" w:rsidRPr="00467B8B" w14:paraId="7839B785" w14:textId="77777777" w:rsidTr="006465A0">
        <w:trPr>
          <w:gridAfter w:val="1"/>
          <w:wAfter w:w="52" w:type="dxa"/>
          <w:trHeight w:hRule="exact" w:val="340"/>
        </w:trPr>
        <w:tc>
          <w:tcPr>
            <w:tcW w:w="3402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51E924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Class I (retrotransposons)</w:t>
            </w:r>
          </w:p>
        </w:tc>
        <w:tc>
          <w:tcPr>
            <w:tcW w:w="13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6A0602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3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756533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3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B833A2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3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A1D373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6465A0" w:rsidRPr="00467B8B" w14:paraId="73EA29D8" w14:textId="77777777" w:rsidTr="001C5EAC">
        <w:trPr>
          <w:gridAfter w:val="1"/>
          <w:wAfter w:w="52" w:type="dxa"/>
          <w:trHeight w:hRule="exact" w:val="340"/>
        </w:trPr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4253DD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982A83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LTR</w:t>
            </w:r>
          </w:p>
        </w:tc>
        <w:tc>
          <w:tcPr>
            <w:tcW w:w="16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A3CCA4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3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EE7C61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3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26760C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3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8B77EA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3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83FF69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6465A0" w:rsidRPr="00467B8B" w14:paraId="5A94A2F3" w14:textId="77777777" w:rsidTr="001C5EAC">
        <w:trPr>
          <w:gridAfter w:val="1"/>
          <w:wAfter w:w="52" w:type="dxa"/>
          <w:trHeight w:hRule="exact" w:val="340"/>
        </w:trPr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544757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41C8D2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6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C1EFA3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Copia</w:t>
            </w:r>
          </w:p>
        </w:tc>
        <w:tc>
          <w:tcPr>
            <w:tcW w:w="13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1327C5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19162</w:t>
            </w:r>
          </w:p>
        </w:tc>
        <w:tc>
          <w:tcPr>
            <w:tcW w:w="13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E96518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9006933</w:t>
            </w:r>
          </w:p>
        </w:tc>
        <w:tc>
          <w:tcPr>
            <w:tcW w:w="13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D809DD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470.041384</w:t>
            </w:r>
          </w:p>
        </w:tc>
        <w:tc>
          <w:tcPr>
            <w:tcW w:w="13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FF19FC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0.87%</w:t>
            </w:r>
          </w:p>
        </w:tc>
      </w:tr>
      <w:tr w:rsidR="006465A0" w:rsidRPr="00467B8B" w14:paraId="42BC9255" w14:textId="77777777" w:rsidTr="001C5EAC">
        <w:trPr>
          <w:gridAfter w:val="1"/>
          <w:wAfter w:w="52" w:type="dxa"/>
          <w:trHeight w:hRule="exact" w:val="340"/>
        </w:trPr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3C2C48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7B7E22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6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A285C3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Gypsy</w:t>
            </w:r>
          </w:p>
        </w:tc>
        <w:tc>
          <w:tcPr>
            <w:tcW w:w="13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F27882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369668</w:t>
            </w:r>
          </w:p>
        </w:tc>
        <w:tc>
          <w:tcPr>
            <w:tcW w:w="13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05F7EF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384752302</w:t>
            </w:r>
          </w:p>
        </w:tc>
        <w:tc>
          <w:tcPr>
            <w:tcW w:w="13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054418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1040.805</w:t>
            </w:r>
          </w:p>
        </w:tc>
        <w:tc>
          <w:tcPr>
            <w:tcW w:w="13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12365E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37.11%</w:t>
            </w:r>
          </w:p>
        </w:tc>
      </w:tr>
      <w:tr w:rsidR="006465A0" w:rsidRPr="00467B8B" w14:paraId="036E98D1" w14:textId="77777777" w:rsidTr="001C5EAC">
        <w:trPr>
          <w:gridAfter w:val="1"/>
          <w:wAfter w:w="52" w:type="dxa"/>
          <w:trHeight w:hRule="exact" w:val="340"/>
        </w:trPr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46AD14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6ACF2D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6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9AD54E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unknown</w:t>
            </w:r>
          </w:p>
        </w:tc>
        <w:tc>
          <w:tcPr>
            <w:tcW w:w="13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F5D0A6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200571</w:t>
            </w:r>
          </w:p>
        </w:tc>
        <w:tc>
          <w:tcPr>
            <w:tcW w:w="13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525CCD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124502306</w:t>
            </w:r>
          </w:p>
        </w:tc>
        <w:tc>
          <w:tcPr>
            <w:tcW w:w="13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BEFEEA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620.739319</w:t>
            </w:r>
          </w:p>
        </w:tc>
        <w:tc>
          <w:tcPr>
            <w:tcW w:w="13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4613B4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12.01%</w:t>
            </w:r>
          </w:p>
        </w:tc>
      </w:tr>
      <w:tr w:rsidR="006465A0" w:rsidRPr="00467B8B" w14:paraId="78C6A1E6" w14:textId="77777777" w:rsidTr="001C5EAC">
        <w:trPr>
          <w:gridAfter w:val="1"/>
          <w:wAfter w:w="52" w:type="dxa"/>
          <w:trHeight w:hRule="exact" w:val="340"/>
        </w:trPr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E934C9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0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9AD8F6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6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823C51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3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50DF4B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3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93216E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3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7642FD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3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F4CF70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6465A0" w:rsidRPr="00467B8B" w14:paraId="4EF28FA8" w14:textId="77777777" w:rsidTr="001C5EAC">
        <w:trPr>
          <w:gridAfter w:val="1"/>
          <w:wAfter w:w="52" w:type="dxa"/>
          <w:trHeight w:hRule="exact" w:val="340"/>
        </w:trPr>
        <w:tc>
          <w:tcPr>
            <w:tcW w:w="3402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3DE6D1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Class II (DNA transposons)</w:t>
            </w:r>
          </w:p>
        </w:tc>
        <w:tc>
          <w:tcPr>
            <w:tcW w:w="13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CCE048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3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C4E379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3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57976F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3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596E8B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6465A0" w:rsidRPr="00467B8B" w14:paraId="170AEE50" w14:textId="77777777" w:rsidTr="001C5EAC">
        <w:trPr>
          <w:trHeight w:hRule="exact" w:val="340"/>
        </w:trPr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7DEC9C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1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EAE893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TIR</w:t>
            </w:r>
          </w:p>
        </w:tc>
        <w:tc>
          <w:tcPr>
            <w:tcW w:w="16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E92951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3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E2E111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3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E11E72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3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59CA04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3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A7C3AF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6465A0" w:rsidRPr="00467B8B" w14:paraId="696A4E93" w14:textId="77777777" w:rsidTr="001C5EAC">
        <w:trPr>
          <w:trHeight w:hRule="exact" w:val="340"/>
        </w:trPr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652F75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1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DA5E6A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6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64EA37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CACTA</w:t>
            </w:r>
          </w:p>
        </w:tc>
        <w:tc>
          <w:tcPr>
            <w:tcW w:w="13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7A146D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88491</w:t>
            </w:r>
          </w:p>
        </w:tc>
        <w:tc>
          <w:tcPr>
            <w:tcW w:w="13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6E6846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30689678</w:t>
            </w:r>
          </w:p>
        </w:tc>
        <w:tc>
          <w:tcPr>
            <w:tcW w:w="13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A314A2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346.811292</w:t>
            </w:r>
          </w:p>
        </w:tc>
        <w:tc>
          <w:tcPr>
            <w:tcW w:w="13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5B3E1B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2.96%</w:t>
            </w:r>
          </w:p>
        </w:tc>
      </w:tr>
      <w:tr w:rsidR="006465A0" w:rsidRPr="00467B8B" w14:paraId="1EB63E44" w14:textId="77777777" w:rsidTr="001C5EAC">
        <w:trPr>
          <w:trHeight w:hRule="exact" w:val="340"/>
        </w:trPr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554328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1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FE22A3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6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83772C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Mutator</w:t>
            </w:r>
          </w:p>
        </w:tc>
        <w:tc>
          <w:tcPr>
            <w:tcW w:w="13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7F900D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104321</w:t>
            </w:r>
          </w:p>
        </w:tc>
        <w:tc>
          <w:tcPr>
            <w:tcW w:w="13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C61DFD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41360041</w:t>
            </w:r>
          </w:p>
        </w:tc>
        <w:tc>
          <w:tcPr>
            <w:tcW w:w="13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792F88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396.468985</w:t>
            </w:r>
          </w:p>
        </w:tc>
        <w:tc>
          <w:tcPr>
            <w:tcW w:w="13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2125DB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3.99%</w:t>
            </w:r>
          </w:p>
        </w:tc>
      </w:tr>
      <w:tr w:rsidR="006465A0" w:rsidRPr="00467B8B" w14:paraId="5D5A8401" w14:textId="77777777" w:rsidTr="001C5EAC">
        <w:trPr>
          <w:trHeight w:hRule="exact" w:val="340"/>
        </w:trPr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7F8C58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1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37FD69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6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017F23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PIF_Harbinger</w:t>
            </w:r>
          </w:p>
        </w:tc>
        <w:tc>
          <w:tcPr>
            <w:tcW w:w="13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771AF5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31505</w:t>
            </w:r>
          </w:p>
        </w:tc>
        <w:tc>
          <w:tcPr>
            <w:tcW w:w="13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522084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9396595</w:t>
            </w:r>
          </w:p>
        </w:tc>
        <w:tc>
          <w:tcPr>
            <w:tcW w:w="13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B63701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298.257261</w:t>
            </w:r>
          </w:p>
        </w:tc>
        <w:tc>
          <w:tcPr>
            <w:tcW w:w="13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68ED0B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0.91%</w:t>
            </w:r>
          </w:p>
        </w:tc>
      </w:tr>
      <w:tr w:rsidR="006465A0" w:rsidRPr="00467B8B" w14:paraId="7B85017C" w14:textId="77777777" w:rsidTr="001C5EAC">
        <w:trPr>
          <w:trHeight w:hRule="exact" w:val="340"/>
        </w:trPr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86FF5D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1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FF8D4A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6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DC4F7C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Tc1_Mariner</w:t>
            </w:r>
          </w:p>
        </w:tc>
        <w:tc>
          <w:tcPr>
            <w:tcW w:w="13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E22EC6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13935</w:t>
            </w:r>
          </w:p>
        </w:tc>
        <w:tc>
          <w:tcPr>
            <w:tcW w:w="13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293CE4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3831192</w:t>
            </w:r>
          </w:p>
        </w:tc>
        <w:tc>
          <w:tcPr>
            <w:tcW w:w="13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11E44D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274.933046</w:t>
            </w:r>
          </w:p>
        </w:tc>
        <w:tc>
          <w:tcPr>
            <w:tcW w:w="13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701FE9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0.37%</w:t>
            </w:r>
          </w:p>
        </w:tc>
      </w:tr>
      <w:tr w:rsidR="006465A0" w:rsidRPr="00467B8B" w14:paraId="5242C9E4" w14:textId="77777777" w:rsidTr="001C5EAC">
        <w:trPr>
          <w:trHeight w:hRule="exact" w:val="340"/>
        </w:trPr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96FC11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1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50E222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6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FFF08B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hAT</w:t>
            </w:r>
          </w:p>
        </w:tc>
        <w:tc>
          <w:tcPr>
            <w:tcW w:w="13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BBD532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17354</w:t>
            </w:r>
          </w:p>
        </w:tc>
        <w:tc>
          <w:tcPr>
            <w:tcW w:w="13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EEAAB1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5239894</w:t>
            </w:r>
          </w:p>
        </w:tc>
        <w:tc>
          <w:tcPr>
            <w:tcW w:w="13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1725BD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301.94157</w:t>
            </w:r>
          </w:p>
        </w:tc>
        <w:tc>
          <w:tcPr>
            <w:tcW w:w="13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0F8A8B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0.51%</w:t>
            </w:r>
          </w:p>
        </w:tc>
      </w:tr>
      <w:tr w:rsidR="006465A0" w:rsidRPr="00467B8B" w14:paraId="328927E6" w14:textId="77777777" w:rsidTr="001C5EAC">
        <w:trPr>
          <w:trHeight w:hRule="exact" w:val="340"/>
        </w:trPr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481009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1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9C0BCD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nonTIR</w:t>
            </w:r>
          </w:p>
        </w:tc>
        <w:tc>
          <w:tcPr>
            <w:tcW w:w="16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7D8BD7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3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6AA52D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3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4F82AB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3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54B35C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3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71B712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6465A0" w:rsidRPr="00467B8B" w14:paraId="2AFEEB80" w14:textId="77777777" w:rsidTr="001C5EAC">
        <w:trPr>
          <w:trHeight w:hRule="exact" w:val="340"/>
        </w:trPr>
        <w:tc>
          <w:tcPr>
            <w:tcW w:w="73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CC6DDB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13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9F5975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611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378A64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helitron</w:t>
            </w:r>
          </w:p>
        </w:tc>
        <w:tc>
          <w:tcPr>
            <w:tcW w:w="1300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C4CA3C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101792</w:t>
            </w:r>
          </w:p>
        </w:tc>
        <w:tc>
          <w:tcPr>
            <w:tcW w:w="1300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8F4A92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36678925</w:t>
            </w:r>
          </w:p>
        </w:tc>
        <w:tc>
          <w:tcPr>
            <w:tcW w:w="1300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2C96BD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360.332099</w:t>
            </w:r>
          </w:p>
        </w:tc>
        <w:tc>
          <w:tcPr>
            <w:tcW w:w="1300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9F8004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3.54%</w:t>
            </w:r>
          </w:p>
        </w:tc>
      </w:tr>
      <w:tr w:rsidR="006465A0" w:rsidRPr="00467B8B" w14:paraId="14423AAE" w14:textId="77777777" w:rsidTr="001C5EAC">
        <w:trPr>
          <w:trHeight w:hRule="exact" w:val="340"/>
        </w:trPr>
        <w:tc>
          <w:tcPr>
            <w:tcW w:w="73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9D635F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13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F9ED23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611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0AFEFB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300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E49D8E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300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7D22AB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300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A7E6A8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300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4885CF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6465A0" w:rsidRPr="00467B8B" w14:paraId="7134E201" w14:textId="77777777" w:rsidTr="001C5EAC">
        <w:trPr>
          <w:trHeight w:hRule="exact" w:val="340"/>
        </w:trPr>
        <w:tc>
          <w:tcPr>
            <w:tcW w:w="730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D1EEF1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MITE</w:t>
            </w:r>
          </w:p>
        </w:tc>
        <w:tc>
          <w:tcPr>
            <w:tcW w:w="1113" w:type="dxa"/>
            <w:gridSpan w:val="2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C86333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11" w:type="dxa"/>
            <w:gridSpan w:val="2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927896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300" w:type="dxa"/>
            <w:gridSpan w:val="2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290342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44257</w:t>
            </w:r>
          </w:p>
        </w:tc>
        <w:tc>
          <w:tcPr>
            <w:tcW w:w="1300" w:type="dxa"/>
            <w:gridSpan w:val="2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6EE2FB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14488728</w:t>
            </w:r>
          </w:p>
        </w:tc>
        <w:tc>
          <w:tcPr>
            <w:tcW w:w="1300" w:type="dxa"/>
            <w:gridSpan w:val="2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066F28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327.377093</w:t>
            </w:r>
          </w:p>
        </w:tc>
        <w:tc>
          <w:tcPr>
            <w:tcW w:w="1300" w:type="dxa"/>
            <w:gridSpan w:val="2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E31F4F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1.40%</w:t>
            </w:r>
          </w:p>
        </w:tc>
      </w:tr>
      <w:tr w:rsidR="006465A0" w:rsidRPr="00467B8B" w14:paraId="3D1BADCC" w14:textId="77777777" w:rsidTr="001C5EAC">
        <w:trPr>
          <w:trHeight w:hRule="exact" w:val="340"/>
        </w:trPr>
        <w:tc>
          <w:tcPr>
            <w:tcW w:w="1843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CF2512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Centromere</w:t>
            </w:r>
          </w:p>
        </w:tc>
        <w:tc>
          <w:tcPr>
            <w:tcW w:w="16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CDDBCF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3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767DDA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154</w:t>
            </w:r>
          </w:p>
        </w:tc>
        <w:tc>
          <w:tcPr>
            <w:tcW w:w="13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C6CC04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5594876</w:t>
            </w:r>
          </w:p>
        </w:tc>
        <w:tc>
          <w:tcPr>
            <w:tcW w:w="13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8D9BA7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36330.3636</w:t>
            </w:r>
          </w:p>
        </w:tc>
        <w:tc>
          <w:tcPr>
            <w:tcW w:w="13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994C94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0.54%</w:t>
            </w:r>
          </w:p>
        </w:tc>
      </w:tr>
      <w:tr w:rsidR="006465A0" w:rsidRPr="00467B8B" w14:paraId="53CE956C" w14:textId="77777777" w:rsidTr="001C5EAC">
        <w:trPr>
          <w:trHeight w:hRule="exact" w:val="340"/>
        </w:trPr>
        <w:tc>
          <w:tcPr>
            <w:tcW w:w="1843" w:type="dxa"/>
            <w:gridSpan w:val="3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E73164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Simple repeat</w:t>
            </w:r>
          </w:p>
        </w:tc>
        <w:tc>
          <w:tcPr>
            <w:tcW w:w="1611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5EB1B4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300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D42133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1300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0AA76C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19089724</w:t>
            </w:r>
          </w:p>
        </w:tc>
        <w:tc>
          <w:tcPr>
            <w:tcW w:w="1300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C5CADA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-</w:t>
            </w:r>
          </w:p>
        </w:tc>
        <w:tc>
          <w:tcPr>
            <w:tcW w:w="1300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03E755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1.84%</w:t>
            </w:r>
          </w:p>
        </w:tc>
      </w:tr>
      <w:tr w:rsidR="006465A0" w:rsidRPr="00467B8B" w14:paraId="5EEAC78F" w14:textId="77777777" w:rsidTr="001C5EAC">
        <w:trPr>
          <w:trHeight w:hRule="exact" w:val="340"/>
        </w:trPr>
        <w:tc>
          <w:tcPr>
            <w:tcW w:w="73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7473FA7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13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361C754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611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928BD4E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300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AF3205E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300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C2D977A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300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C1921A7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300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B2CC0BC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6465A0" w:rsidRPr="00467B8B" w14:paraId="24EEF699" w14:textId="77777777" w:rsidTr="001C5EAC">
        <w:trPr>
          <w:trHeight w:hRule="exact" w:val="340"/>
        </w:trPr>
        <w:tc>
          <w:tcPr>
            <w:tcW w:w="730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F69BED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RNA</w:t>
            </w:r>
          </w:p>
        </w:tc>
        <w:tc>
          <w:tcPr>
            <w:tcW w:w="1113" w:type="dxa"/>
            <w:gridSpan w:val="2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C8D146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611" w:type="dxa"/>
            <w:gridSpan w:val="2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116623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300" w:type="dxa"/>
            <w:gridSpan w:val="2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882249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300" w:type="dxa"/>
            <w:gridSpan w:val="2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980EA2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300" w:type="dxa"/>
            <w:gridSpan w:val="2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76149A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300" w:type="dxa"/>
            <w:gridSpan w:val="2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0110D1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6465A0" w:rsidRPr="00467B8B" w14:paraId="7EDE8AA3" w14:textId="77777777" w:rsidTr="001C5EAC">
        <w:trPr>
          <w:trHeight w:hRule="exact" w:val="340"/>
        </w:trPr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7708CC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1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99634F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5S rRNA</w:t>
            </w:r>
          </w:p>
        </w:tc>
        <w:tc>
          <w:tcPr>
            <w:tcW w:w="16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83A871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3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E1A940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1998</w:t>
            </w:r>
          </w:p>
        </w:tc>
        <w:tc>
          <w:tcPr>
            <w:tcW w:w="13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26F0E9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231561</w:t>
            </w:r>
          </w:p>
        </w:tc>
        <w:tc>
          <w:tcPr>
            <w:tcW w:w="13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F513BB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115.896396</w:t>
            </w:r>
          </w:p>
        </w:tc>
        <w:tc>
          <w:tcPr>
            <w:tcW w:w="13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02B4CB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0.02%</w:t>
            </w:r>
          </w:p>
        </w:tc>
      </w:tr>
      <w:tr w:rsidR="006465A0" w:rsidRPr="00467B8B" w14:paraId="63860169" w14:textId="77777777" w:rsidTr="001C5EAC">
        <w:trPr>
          <w:trHeight w:hRule="exact" w:val="340"/>
        </w:trPr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798694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1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2C9CE0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45S rRNA</w:t>
            </w:r>
          </w:p>
        </w:tc>
        <w:tc>
          <w:tcPr>
            <w:tcW w:w="16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8B37A8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3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E312A8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698</w:t>
            </w:r>
          </w:p>
        </w:tc>
        <w:tc>
          <w:tcPr>
            <w:tcW w:w="13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4F7CB6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392872</w:t>
            </w:r>
          </w:p>
        </w:tc>
        <w:tc>
          <w:tcPr>
            <w:tcW w:w="13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704F7A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562.853868</w:t>
            </w:r>
          </w:p>
        </w:tc>
        <w:tc>
          <w:tcPr>
            <w:tcW w:w="13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A5AA5F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0.04%</w:t>
            </w:r>
          </w:p>
        </w:tc>
      </w:tr>
      <w:tr w:rsidR="006465A0" w:rsidRPr="00467B8B" w14:paraId="02F95B2A" w14:textId="77777777" w:rsidTr="001C5EAC">
        <w:trPr>
          <w:trHeight w:hRule="exact" w:val="340"/>
        </w:trPr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F0FF93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1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89697F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snoRNA</w:t>
            </w:r>
          </w:p>
        </w:tc>
        <w:tc>
          <w:tcPr>
            <w:tcW w:w="16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A0DE5D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3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7F7C97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25329</w:t>
            </w:r>
          </w:p>
        </w:tc>
        <w:tc>
          <w:tcPr>
            <w:tcW w:w="13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DB686D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2697099</w:t>
            </w:r>
          </w:p>
        </w:tc>
        <w:tc>
          <w:tcPr>
            <w:tcW w:w="13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41E096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106.482648</w:t>
            </w:r>
          </w:p>
        </w:tc>
        <w:tc>
          <w:tcPr>
            <w:tcW w:w="13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519CCF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0.26%</w:t>
            </w:r>
          </w:p>
        </w:tc>
      </w:tr>
      <w:tr w:rsidR="006465A0" w:rsidRPr="00467B8B" w14:paraId="73EB490C" w14:textId="77777777" w:rsidTr="001C5EAC">
        <w:trPr>
          <w:trHeight w:hRule="exact" w:val="340"/>
        </w:trPr>
        <w:tc>
          <w:tcPr>
            <w:tcW w:w="73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2B19F3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13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8F41E5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tRNA</w:t>
            </w:r>
          </w:p>
        </w:tc>
        <w:tc>
          <w:tcPr>
            <w:tcW w:w="1611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DFA4A9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300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BCE99F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757</w:t>
            </w:r>
          </w:p>
        </w:tc>
        <w:tc>
          <w:tcPr>
            <w:tcW w:w="1300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5B46E9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54491</w:t>
            </w:r>
          </w:p>
        </w:tc>
        <w:tc>
          <w:tcPr>
            <w:tcW w:w="1300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BC43CA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71.9828269</w:t>
            </w:r>
          </w:p>
        </w:tc>
        <w:tc>
          <w:tcPr>
            <w:tcW w:w="1300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8192D8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0.01%</w:t>
            </w:r>
          </w:p>
        </w:tc>
      </w:tr>
      <w:tr w:rsidR="006465A0" w:rsidRPr="00467B8B" w14:paraId="0411E9EB" w14:textId="77777777" w:rsidTr="001C5EAC">
        <w:trPr>
          <w:trHeight w:hRule="exact" w:val="340"/>
        </w:trPr>
        <w:tc>
          <w:tcPr>
            <w:tcW w:w="73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45E56BC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113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2322A0F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611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9847164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300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8FEF168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300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77FE1BA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300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0033FDC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300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7B5C9F8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6465A0" w:rsidRPr="00467B8B" w14:paraId="1B5303D9" w14:textId="77777777" w:rsidTr="001C5EAC">
        <w:trPr>
          <w:trHeight w:hRule="exact" w:val="340"/>
        </w:trPr>
        <w:tc>
          <w:tcPr>
            <w:tcW w:w="1843" w:type="dxa"/>
            <w:gridSpan w:val="3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47800A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Protein Gene</w:t>
            </w:r>
          </w:p>
        </w:tc>
        <w:tc>
          <w:tcPr>
            <w:tcW w:w="1611" w:type="dxa"/>
            <w:gridSpan w:val="2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07C4CA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300" w:type="dxa"/>
            <w:gridSpan w:val="2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156C53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300" w:type="dxa"/>
            <w:gridSpan w:val="2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E9780D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300" w:type="dxa"/>
            <w:gridSpan w:val="2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AF8B01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300" w:type="dxa"/>
            <w:gridSpan w:val="2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7457A4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</w:tr>
      <w:tr w:rsidR="006465A0" w:rsidRPr="00467B8B" w14:paraId="406D960D" w14:textId="77777777" w:rsidTr="001C5EAC">
        <w:trPr>
          <w:trHeight w:hRule="exact" w:val="340"/>
        </w:trPr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C76A6E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1113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4AEC8E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Gene</w:t>
            </w:r>
          </w:p>
        </w:tc>
        <w:tc>
          <w:tcPr>
            <w:tcW w:w="161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61E152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13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0DE98C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21115</w:t>
            </w:r>
          </w:p>
        </w:tc>
        <w:tc>
          <w:tcPr>
            <w:tcW w:w="13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C562C5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303543638</w:t>
            </w:r>
          </w:p>
        </w:tc>
        <w:tc>
          <w:tcPr>
            <w:tcW w:w="13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6B0146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14375.7347</w:t>
            </w:r>
          </w:p>
        </w:tc>
        <w:tc>
          <w:tcPr>
            <w:tcW w:w="13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1CAEE0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29.28%</w:t>
            </w:r>
          </w:p>
        </w:tc>
      </w:tr>
      <w:tr w:rsidR="006465A0" w:rsidRPr="00467B8B" w14:paraId="320EBA60" w14:textId="77777777" w:rsidTr="001C5EAC">
        <w:trPr>
          <w:gridAfter w:val="1"/>
          <w:wAfter w:w="52" w:type="dxa"/>
          <w:trHeight w:hRule="exact" w:val="340"/>
        </w:trPr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223FEC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672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FB1A5A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CDS of gene</w:t>
            </w:r>
          </w:p>
        </w:tc>
        <w:tc>
          <w:tcPr>
            <w:tcW w:w="13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2EAB76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21115</w:t>
            </w:r>
          </w:p>
        </w:tc>
        <w:tc>
          <w:tcPr>
            <w:tcW w:w="13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74B39E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23355971</w:t>
            </w:r>
          </w:p>
        </w:tc>
        <w:tc>
          <w:tcPr>
            <w:tcW w:w="13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1BA7DC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1106.13171</w:t>
            </w:r>
          </w:p>
        </w:tc>
        <w:tc>
          <w:tcPr>
            <w:tcW w:w="13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039F99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2.25%</w:t>
            </w:r>
          </w:p>
        </w:tc>
      </w:tr>
      <w:tr w:rsidR="006465A0" w:rsidRPr="00467B8B" w14:paraId="28652656" w14:textId="77777777" w:rsidTr="001C5EAC">
        <w:trPr>
          <w:gridAfter w:val="1"/>
          <w:wAfter w:w="52" w:type="dxa"/>
          <w:trHeight w:hRule="exact" w:val="340"/>
        </w:trPr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10D036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</w:p>
        </w:tc>
        <w:tc>
          <w:tcPr>
            <w:tcW w:w="2672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109190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Pseudogene</w:t>
            </w:r>
          </w:p>
        </w:tc>
        <w:tc>
          <w:tcPr>
            <w:tcW w:w="13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AD3B86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3664</w:t>
            </w:r>
          </w:p>
        </w:tc>
        <w:tc>
          <w:tcPr>
            <w:tcW w:w="13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D1410D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22937535</w:t>
            </w:r>
          </w:p>
        </w:tc>
        <w:tc>
          <w:tcPr>
            <w:tcW w:w="13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B93A22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6260.24427</w:t>
            </w:r>
          </w:p>
        </w:tc>
        <w:tc>
          <w:tcPr>
            <w:tcW w:w="130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F80859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2.21%</w:t>
            </w:r>
          </w:p>
        </w:tc>
      </w:tr>
      <w:tr w:rsidR="006465A0" w:rsidRPr="00467B8B" w14:paraId="6C8FB7AF" w14:textId="77777777" w:rsidTr="001C5EAC">
        <w:trPr>
          <w:gridAfter w:val="1"/>
          <w:wAfter w:w="52" w:type="dxa"/>
          <w:trHeight w:hRule="exact" w:val="340"/>
        </w:trPr>
        <w:tc>
          <w:tcPr>
            <w:tcW w:w="73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B7C6937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　</w:t>
            </w:r>
          </w:p>
        </w:tc>
        <w:tc>
          <w:tcPr>
            <w:tcW w:w="2672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EDD30C1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CDS of Pseudogene</w:t>
            </w:r>
          </w:p>
        </w:tc>
        <w:tc>
          <w:tcPr>
            <w:tcW w:w="130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6A44AC9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3664</w:t>
            </w:r>
          </w:p>
        </w:tc>
        <w:tc>
          <w:tcPr>
            <w:tcW w:w="130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7D5BF6F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2772686</w:t>
            </w:r>
          </w:p>
        </w:tc>
        <w:tc>
          <w:tcPr>
            <w:tcW w:w="130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E1DEAEE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756.737445</w:t>
            </w:r>
          </w:p>
        </w:tc>
        <w:tc>
          <w:tcPr>
            <w:tcW w:w="130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CCA6BA1" w14:textId="77777777" w:rsidR="008C2AB6" w:rsidRPr="00467B8B" w:rsidRDefault="008C2AB6" w:rsidP="003B5374">
            <w:pPr>
              <w:spacing w:after="156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0.27%</w:t>
            </w:r>
          </w:p>
        </w:tc>
      </w:tr>
    </w:tbl>
    <w:p w14:paraId="5CA3755E" w14:textId="77777777" w:rsidR="003C7D99" w:rsidRPr="00467B8B" w:rsidRDefault="003C7D99" w:rsidP="003B5374">
      <w:pPr>
        <w:spacing w:after="156"/>
        <w:jc w:val="both"/>
        <w:rPr>
          <w:rFonts w:ascii="Times New Roman" w:eastAsia="仿宋" w:hAnsi="Times New Roman" w:cs="Times New Roman"/>
          <w:b/>
          <w:bCs/>
          <w:sz w:val="20"/>
          <w:szCs w:val="20"/>
        </w:rPr>
        <w:sectPr w:rsidR="003C7D99" w:rsidRPr="00467B8B" w:rsidSect="00D74965">
          <w:pgSz w:w="11906" w:h="16838" w:code="9"/>
          <w:pgMar w:top="1440" w:right="1440" w:bottom="1440" w:left="1440" w:header="851" w:footer="992" w:gutter="0"/>
          <w:cols w:space="425"/>
          <w:docGrid w:type="lines" w:linePitch="326"/>
        </w:sectPr>
      </w:pPr>
    </w:p>
    <w:p w14:paraId="3FC69332" w14:textId="5B80194F" w:rsidR="007D53DA" w:rsidRPr="0068000E" w:rsidRDefault="004D33B3" w:rsidP="003B5374">
      <w:pPr>
        <w:spacing w:afterLines="50" w:after="163"/>
        <w:jc w:val="both"/>
        <w:rPr>
          <w:rFonts w:ascii="Times New Roman" w:hAnsi="Times New Roman" w:cs="Times New Roman"/>
          <w:b/>
          <w:bCs/>
        </w:rPr>
      </w:pPr>
      <w:bookmarkStart w:id="4" w:name="_Hlk77066724"/>
      <w:r w:rsidRPr="0068000E">
        <w:rPr>
          <w:rFonts w:ascii="Times New Roman" w:hAnsi="Times New Roman" w:cs="Times New Roman"/>
          <w:b/>
          <w:bCs/>
          <w:color w:val="000000"/>
        </w:rPr>
        <w:lastRenderedPageBreak/>
        <w:t>Table S</w:t>
      </w:r>
      <w:r w:rsidR="007D53DA" w:rsidRPr="0068000E">
        <w:rPr>
          <w:rFonts w:ascii="Times New Roman" w:hAnsi="Times New Roman" w:cs="Times New Roman"/>
          <w:b/>
          <w:bCs/>
          <w:color w:val="000000"/>
        </w:rPr>
        <w:t>4. Results of BUSCO analysis for the genom</w:t>
      </w:r>
      <w:r w:rsidR="00DE33AE" w:rsidRPr="0068000E">
        <w:rPr>
          <w:rFonts w:ascii="Times New Roman" w:hAnsi="Times New Roman" w:cs="Times New Roman"/>
          <w:b/>
          <w:bCs/>
          <w:color w:val="000000"/>
        </w:rPr>
        <w:t>e and</w:t>
      </w:r>
      <w:r w:rsidR="007D53DA" w:rsidRPr="0068000E">
        <w:rPr>
          <w:rFonts w:ascii="Times New Roman" w:hAnsi="Times New Roman" w:cs="Times New Roman"/>
          <w:b/>
          <w:bCs/>
          <w:color w:val="000000"/>
        </w:rPr>
        <w:t xml:space="preserve"> protein-coding gene set of </w:t>
      </w:r>
      <w:r w:rsidR="007D53DA" w:rsidRPr="0068000E">
        <w:rPr>
          <w:rFonts w:ascii="Times New Roman" w:hAnsi="Times New Roman" w:cs="Times New Roman"/>
          <w:b/>
          <w:bCs/>
          <w:i/>
          <w:iCs/>
        </w:rPr>
        <w:t>Gastrodia elata</w:t>
      </w:r>
      <w:r w:rsidR="007D53DA" w:rsidRPr="0068000E">
        <w:rPr>
          <w:rFonts w:ascii="Times New Roman" w:hAnsi="Times New Roman" w:cs="Times New Roman"/>
          <w:b/>
          <w:bCs/>
        </w:rPr>
        <w:t xml:space="preserve"> from this work and </w:t>
      </w:r>
      <w:r w:rsidR="007D53DA" w:rsidRPr="0068000E">
        <w:rPr>
          <w:rFonts w:ascii="Times New Roman" w:hAnsi="Times New Roman" w:cs="Times New Roman"/>
          <w:b/>
          <w:bCs/>
          <w:color w:val="000000"/>
        </w:rPr>
        <w:t>Yuan et al</w:t>
      </w:r>
      <w:r w:rsidR="00DE33AE" w:rsidRPr="0068000E">
        <w:rPr>
          <w:rFonts w:ascii="Times New Roman" w:hAnsi="Times New Roman" w:cs="Times New Roman"/>
          <w:b/>
          <w:bCs/>
          <w:color w:val="000000"/>
        </w:rPr>
        <w:t>.</w:t>
      </w:r>
      <w:r w:rsidR="00DD0124" w:rsidRPr="0068000E">
        <w:rPr>
          <w:rFonts w:ascii="Times New Roman" w:hAnsi="Times New Roman" w:cs="Times New Roman"/>
          <w:b/>
          <w:bCs/>
        </w:rPr>
        <w:t xml:space="preserve"> </w:t>
      </w:r>
    </w:p>
    <w:tbl>
      <w:tblPr>
        <w:tblW w:w="13892" w:type="dxa"/>
        <w:tblLayout w:type="fixed"/>
        <w:tblLook w:val="04A0" w:firstRow="1" w:lastRow="0" w:firstColumn="1" w:lastColumn="0" w:noHBand="0" w:noVBand="1"/>
      </w:tblPr>
      <w:tblGrid>
        <w:gridCol w:w="4962"/>
        <w:gridCol w:w="1357"/>
        <w:gridCol w:w="1619"/>
        <w:gridCol w:w="1701"/>
        <w:gridCol w:w="1300"/>
        <w:gridCol w:w="1300"/>
        <w:gridCol w:w="1653"/>
      </w:tblGrid>
      <w:tr w:rsidR="003C7D99" w:rsidRPr="00467B8B" w14:paraId="65C9132B" w14:textId="77777777" w:rsidTr="00BA406D">
        <w:trPr>
          <w:trHeight w:val="320"/>
        </w:trPr>
        <w:tc>
          <w:tcPr>
            <w:tcW w:w="496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bookmarkEnd w:id="4"/>
          <w:p w14:paraId="348B7B36" w14:textId="77777777" w:rsidR="007D53DA" w:rsidRPr="00467B8B" w:rsidRDefault="007D53DA" w:rsidP="003B5374">
            <w:pPr>
              <w:jc w:val="both"/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  <w:t xml:space="preserve">　</w:t>
            </w:r>
          </w:p>
        </w:tc>
        <w:tc>
          <w:tcPr>
            <w:tcW w:w="13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60288ED" w14:textId="77777777" w:rsidR="007D53DA" w:rsidRPr="00467B8B" w:rsidRDefault="007D53DA" w:rsidP="003B5374">
            <w:pPr>
              <w:jc w:val="both"/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  <w:t>Complete BUSCOs</w:t>
            </w:r>
          </w:p>
        </w:tc>
        <w:tc>
          <w:tcPr>
            <w:tcW w:w="161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A4BE2CA" w14:textId="77777777" w:rsidR="007D53DA" w:rsidRPr="00467B8B" w:rsidRDefault="007D53DA" w:rsidP="003B5374">
            <w:pPr>
              <w:jc w:val="both"/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  <w:t>Complete and single-copy BUSCOs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C480812" w14:textId="77777777" w:rsidR="007D53DA" w:rsidRPr="00467B8B" w:rsidRDefault="007D53DA" w:rsidP="003B5374">
            <w:pPr>
              <w:jc w:val="both"/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  <w:t>Complete and duplicated BUSCOs</w:t>
            </w:r>
          </w:p>
        </w:tc>
        <w:tc>
          <w:tcPr>
            <w:tcW w:w="13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26A6638" w14:textId="77777777" w:rsidR="007D53DA" w:rsidRPr="00467B8B" w:rsidRDefault="007D53DA" w:rsidP="003B5374">
            <w:pPr>
              <w:jc w:val="both"/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  <w:t>Fragmented BUSCOs</w:t>
            </w:r>
          </w:p>
        </w:tc>
        <w:tc>
          <w:tcPr>
            <w:tcW w:w="13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6E0375B" w14:textId="77777777" w:rsidR="007D53DA" w:rsidRPr="00467B8B" w:rsidRDefault="007D53DA" w:rsidP="003B5374">
            <w:pPr>
              <w:jc w:val="both"/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  <w:t>Missing BUSCOs</w:t>
            </w:r>
          </w:p>
        </w:tc>
        <w:tc>
          <w:tcPr>
            <w:tcW w:w="16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2B85CB3" w14:textId="77777777" w:rsidR="007D53DA" w:rsidRPr="00467B8B" w:rsidRDefault="007D53DA" w:rsidP="003B5374">
            <w:pPr>
              <w:jc w:val="both"/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  <w:t>Total BUSCO groups searched</w:t>
            </w:r>
          </w:p>
        </w:tc>
      </w:tr>
      <w:tr w:rsidR="003C7D99" w:rsidRPr="00467B8B" w14:paraId="3284820E" w14:textId="77777777" w:rsidTr="00BA406D">
        <w:trPr>
          <w:trHeight w:val="320"/>
        </w:trPr>
        <w:tc>
          <w:tcPr>
            <w:tcW w:w="4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F15826" w14:textId="77777777" w:rsidR="007D53DA" w:rsidRPr="00467B8B" w:rsidRDefault="007D53DA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Genome assembly from this work (genome model) </w:t>
            </w:r>
          </w:p>
        </w:tc>
        <w:tc>
          <w:tcPr>
            <w:tcW w:w="13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CF897D" w14:textId="77777777" w:rsidR="007D53DA" w:rsidRPr="00467B8B" w:rsidRDefault="007D53DA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70.80%</w:t>
            </w:r>
          </w:p>
        </w:tc>
        <w:tc>
          <w:tcPr>
            <w:tcW w:w="161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DA5899" w14:textId="77777777" w:rsidR="007D53DA" w:rsidRPr="00467B8B" w:rsidRDefault="007D53DA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70.10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85DDC5" w14:textId="77777777" w:rsidR="007D53DA" w:rsidRPr="00467B8B" w:rsidRDefault="007D53DA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0.7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998F87" w14:textId="77777777" w:rsidR="007D53DA" w:rsidRPr="00467B8B" w:rsidRDefault="007D53DA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3.7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241A64" w14:textId="77777777" w:rsidR="007D53DA" w:rsidRPr="00467B8B" w:rsidRDefault="007D53DA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25.50%</w:t>
            </w:r>
          </w:p>
        </w:tc>
        <w:tc>
          <w:tcPr>
            <w:tcW w:w="16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7D153AFA" w14:textId="77777777" w:rsidR="007D53DA" w:rsidRPr="00467B8B" w:rsidRDefault="007D53DA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1614 </w:t>
            </w:r>
          </w:p>
        </w:tc>
      </w:tr>
      <w:tr w:rsidR="003C7D99" w:rsidRPr="00467B8B" w14:paraId="2077DFD9" w14:textId="77777777" w:rsidTr="00BA406D">
        <w:trPr>
          <w:trHeight w:val="320"/>
        </w:trPr>
        <w:tc>
          <w:tcPr>
            <w:tcW w:w="4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7E2908" w14:textId="77777777" w:rsidR="007D53DA" w:rsidRPr="00467B8B" w:rsidRDefault="007D53DA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Protein-coding gene set from this work (protein model) </w:t>
            </w:r>
          </w:p>
        </w:tc>
        <w:tc>
          <w:tcPr>
            <w:tcW w:w="135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22F8D87F" w14:textId="7D150EA0" w:rsidR="007D53DA" w:rsidRPr="00467B8B" w:rsidRDefault="003C7D99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76.40%</w:t>
            </w:r>
          </w:p>
        </w:tc>
        <w:tc>
          <w:tcPr>
            <w:tcW w:w="161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3F9649A4" w14:textId="0963B9BC" w:rsidR="007D53DA" w:rsidRPr="00467B8B" w:rsidRDefault="007D53DA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7</w:t>
            </w:r>
            <w:r w:rsidR="003C7D99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5</w:t>
            </w: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.</w:t>
            </w:r>
            <w:r w:rsidR="003C7D99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0</w:t>
            </w: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0%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393F9B0" w14:textId="0F2A0B2D" w:rsidR="007D53DA" w:rsidRPr="00467B8B" w:rsidRDefault="007D53DA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1.</w:t>
            </w:r>
            <w:r w:rsidR="003C7D99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4</w:t>
            </w: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5EDE97FF" w14:textId="62E94919" w:rsidR="007D53DA" w:rsidRPr="00467B8B" w:rsidRDefault="003C7D99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2</w:t>
            </w:r>
            <w:r w:rsidR="007D53DA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.</w:t>
            </w: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0</w:t>
            </w:r>
            <w:r w:rsidR="007D53DA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0%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1C7A0148" w14:textId="6495036A" w:rsidR="007D53DA" w:rsidRPr="00467B8B" w:rsidRDefault="007D53DA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2</w:t>
            </w:r>
            <w:r w:rsidR="003C7D99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1</w:t>
            </w: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.60%</w:t>
            </w:r>
          </w:p>
        </w:tc>
        <w:tc>
          <w:tcPr>
            <w:tcW w:w="1653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F8FF35D" w14:textId="77777777" w:rsidR="007D53DA" w:rsidRPr="00467B8B" w:rsidRDefault="007D53DA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1614 </w:t>
            </w:r>
          </w:p>
        </w:tc>
      </w:tr>
      <w:tr w:rsidR="003C7D99" w:rsidRPr="00467B8B" w14:paraId="493E448E" w14:textId="77777777" w:rsidTr="00BA406D">
        <w:trPr>
          <w:trHeight w:val="320"/>
        </w:trPr>
        <w:tc>
          <w:tcPr>
            <w:tcW w:w="496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1D34FFD" w14:textId="77777777" w:rsidR="007D53DA" w:rsidRPr="00467B8B" w:rsidRDefault="007D53DA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Protein-coding gene set from Yuan et al. (protein model) </w:t>
            </w:r>
          </w:p>
        </w:tc>
        <w:tc>
          <w:tcPr>
            <w:tcW w:w="13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2B073AE" w14:textId="5A54AA45" w:rsidR="007D53DA" w:rsidRPr="00467B8B" w:rsidRDefault="007D53DA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7</w:t>
            </w:r>
            <w:r w:rsidR="003C7D99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4.00%</w:t>
            </w:r>
          </w:p>
        </w:tc>
        <w:tc>
          <w:tcPr>
            <w:tcW w:w="161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6529ABA" w14:textId="5EC3D9EC" w:rsidR="007D53DA" w:rsidRPr="00467B8B" w:rsidRDefault="007D53DA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7</w:t>
            </w:r>
            <w:r w:rsidR="003C7D99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2</w:t>
            </w: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.</w:t>
            </w:r>
            <w:r w:rsidR="003C7D99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5</w:t>
            </w: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0%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A06941A" w14:textId="7AC82476" w:rsidR="007D53DA" w:rsidRPr="00467B8B" w:rsidRDefault="007D53DA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1.</w:t>
            </w:r>
            <w:r w:rsidR="003C7D99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5</w:t>
            </w: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0%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96CB509" w14:textId="2034278E" w:rsidR="007D53DA" w:rsidRPr="00467B8B" w:rsidRDefault="003C7D99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3</w:t>
            </w:r>
            <w:r w:rsidR="007D53DA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.</w:t>
            </w: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4</w:t>
            </w:r>
            <w:r w:rsidR="007D53DA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0%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A6A0366" w14:textId="73357D27" w:rsidR="007D53DA" w:rsidRPr="00467B8B" w:rsidRDefault="007D53DA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2</w:t>
            </w:r>
            <w:r w:rsidR="003C7D99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2</w:t>
            </w: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.60%</w:t>
            </w:r>
          </w:p>
        </w:tc>
        <w:tc>
          <w:tcPr>
            <w:tcW w:w="16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20110D77" w14:textId="77777777" w:rsidR="007D53DA" w:rsidRPr="00467B8B" w:rsidRDefault="007D53DA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1614 </w:t>
            </w:r>
          </w:p>
        </w:tc>
      </w:tr>
    </w:tbl>
    <w:p w14:paraId="2676F4A0" w14:textId="77777777" w:rsidR="00214475" w:rsidRPr="00467B8B" w:rsidRDefault="00214475" w:rsidP="003B5374">
      <w:pPr>
        <w:spacing w:after="156"/>
        <w:jc w:val="both"/>
        <w:rPr>
          <w:rFonts w:ascii="Times New Roman" w:eastAsia="仿宋" w:hAnsi="Times New Roman" w:cs="Times New Roman"/>
          <w:b/>
          <w:bCs/>
          <w:sz w:val="20"/>
          <w:szCs w:val="20"/>
        </w:rPr>
      </w:pPr>
    </w:p>
    <w:p w14:paraId="5F65053E" w14:textId="77777777" w:rsidR="00214475" w:rsidRPr="00467B8B" w:rsidRDefault="00214475" w:rsidP="003B5374">
      <w:pPr>
        <w:spacing w:after="156"/>
        <w:jc w:val="both"/>
        <w:rPr>
          <w:rFonts w:ascii="Times New Roman" w:eastAsia="仿宋" w:hAnsi="Times New Roman" w:cs="Times New Roman"/>
          <w:b/>
          <w:bCs/>
          <w:sz w:val="20"/>
          <w:szCs w:val="20"/>
        </w:rPr>
      </w:pPr>
    </w:p>
    <w:p w14:paraId="5AD49481" w14:textId="77777777" w:rsidR="003C7D99" w:rsidRPr="00467B8B" w:rsidRDefault="002D4963" w:rsidP="003B5374">
      <w:pPr>
        <w:spacing w:after="156"/>
        <w:jc w:val="both"/>
        <w:rPr>
          <w:rFonts w:ascii="Times New Roman" w:eastAsia="仿宋" w:hAnsi="Times New Roman" w:cs="Times New Roman"/>
          <w:b/>
          <w:bCs/>
          <w:sz w:val="20"/>
          <w:szCs w:val="20"/>
        </w:rPr>
        <w:sectPr w:rsidR="003C7D99" w:rsidRPr="00467B8B" w:rsidSect="003C7D99">
          <w:pgSz w:w="16838" w:h="11906" w:orient="landscape" w:code="9"/>
          <w:pgMar w:top="1440" w:right="1440" w:bottom="1440" w:left="1440" w:header="851" w:footer="992" w:gutter="0"/>
          <w:cols w:space="425"/>
          <w:docGrid w:type="lines" w:linePitch="326"/>
        </w:sectPr>
      </w:pPr>
      <w:r w:rsidRPr="00467B8B">
        <w:rPr>
          <w:rFonts w:ascii="Times New Roman" w:eastAsia="仿宋" w:hAnsi="Times New Roman" w:cs="Times New Roman"/>
          <w:b/>
          <w:bCs/>
          <w:sz w:val="20"/>
          <w:szCs w:val="20"/>
        </w:rPr>
        <w:br w:type="page"/>
      </w:r>
    </w:p>
    <w:p w14:paraId="7D103B2D" w14:textId="190983AF" w:rsidR="002D4963" w:rsidRPr="001026A1" w:rsidRDefault="004D33B3" w:rsidP="003B5374">
      <w:pPr>
        <w:spacing w:afterLines="50" w:after="156"/>
        <w:jc w:val="both"/>
        <w:rPr>
          <w:rFonts w:ascii="Times New Roman" w:eastAsia="仿宋" w:hAnsi="Times New Roman" w:cs="Times New Roman"/>
          <w:b/>
          <w:bCs/>
        </w:rPr>
      </w:pPr>
      <w:bookmarkStart w:id="5" w:name="_Hlk77066765"/>
      <w:r w:rsidRPr="001026A1">
        <w:rPr>
          <w:rFonts w:ascii="Times New Roman" w:hAnsi="Times New Roman" w:cs="Times New Roman"/>
          <w:b/>
          <w:bCs/>
          <w:color w:val="000000"/>
        </w:rPr>
        <w:lastRenderedPageBreak/>
        <w:t>Table S</w:t>
      </w:r>
      <w:r w:rsidR="00315A4D" w:rsidRPr="001026A1">
        <w:rPr>
          <w:rFonts w:ascii="Times New Roman" w:hAnsi="Times New Roman" w:cs="Times New Roman"/>
          <w:b/>
          <w:bCs/>
          <w:color w:val="000000"/>
        </w:rPr>
        <w:t xml:space="preserve">5. </w:t>
      </w:r>
      <w:r w:rsidR="007F17DC" w:rsidRPr="001026A1">
        <w:rPr>
          <w:rFonts w:ascii="Times New Roman" w:hAnsi="Times New Roman" w:cs="Times New Roman"/>
          <w:b/>
          <w:bCs/>
          <w:color w:val="000000"/>
        </w:rPr>
        <w:t>Plant genomes for comparative genomics analysis</w:t>
      </w:r>
    </w:p>
    <w:tbl>
      <w:tblPr>
        <w:tblStyle w:val="af2"/>
        <w:tblW w:w="10060" w:type="dxa"/>
        <w:tblInd w:w="-426" w:type="dxa"/>
        <w:tblLayout w:type="fixed"/>
        <w:tblLook w:val="04A0" w:firstRow="1" w:lastRow="0" w:firstColumn="1" w:lastColumn="0" w:noHBand="0" w:noVBand="1"/>
      </w:tblPr>
      <w:tblGrid>
        <w:gridCol w:w="2127"/>
        <w:gridCol w:w="851"/>
        <w:gridCol w:w="850"/>
        <w:gridCol w:w="1418"/>
        <w:gridCol w:w="1843"/>
        <w:gridCol w:w="1418"/>
        <w:gridCol w:w="1553"/>
      </w:tblGrid>
      <w:tr w:rsidR="005A17A3" w:rsidRPr="00467B8B" w14:paraId="091F7A85" w14:textId="77777777" w:rsidTr="005A17A3">
        <w:trPr>
          <w:trHeight w:val="320"/>
        </w:trPr>
        <w:tc>
          <w:tcPr>
            <w:tcW w:w="212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bookmarkEnd w:id="5"/>
          <w:p w14:paraId="2C8354EC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  <w:t>Species Name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455DA4CC" w14:textId="4D4D118C" w:rsidR="00A56BAB" w:rsidRPr="00467B8B" w:rsidRDefault="00AC38A5" w:rsidP="003B5374">
            <w:pPr>
              <w:jc w:val="both"/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  <w:t>Abbreviation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7FB23697" w14:textId="77777777" w:rsidR="00AC38A5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  <w:t>Taxon</w:t>
            </w:r>
          </w:p>
          <w:p w14:paraId="3487EF64" w14:textId="11337F95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  <w:t>ID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5DF79B87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  <w:t>Order Name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7F167FD4" w14:textId="7B16C0B9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  <w:t>Lifestyle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1D32D68A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  <w:t>Number of Gene Models</w:t>
            </w:r>
          </w:p>
        </w:tc>
        <w:tc>
          <w:tcPr>
            <w:tcW w:w="155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425D1C9D" w14:textId="4050ED7D" w:rsidR="00A56BAB" w:rsidRPr="00467B8B" w:rsidRDefault="00AC38A5" w:rsidP="003B5374">
            <w:pPr>
              <w:jc w:val="both"/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  <w:t>R</w:t>
            </w:r>
            <w:r w:rsidR="00A56BAB" w:rsidRPr="00467B8B">
              <w:rPr>
                <w:rFonts w:ascii="Times New Roman" w:eastAsia="等线" w:hAnsi="Times New Roman" w:cs="Times New Roman"/>
                <w:b/>
                <w:bCs/>
                <w:color w:val="000000"/>
                <w:sz w:val="20"/>
                <w:szCs w:val="20"/>
              </w:rPr>
              <w:t>eference</w:t>
            </w:r>
          </w:p>
        </w:tc>
      </w:tr>
      <w:tr w:rsidR="00567AA1" w:rsidRPr="00467B8B" w14:paraId="25BCBDC8" w14:textId="77777777" w:rsidTr="00AF5377">
        <w:trPr>
          <w:trHeight w:val="320"/>
        </w:trPr>
        <w:tc>
          <w:tcPr>
            <w:tcW w:w="2127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3C583189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  <w:t>Amborella trichopoda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1E713A4D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Atr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78D6542A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13333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5167D84D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Amborellales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17E1E45B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autotrophic 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50023D7E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26846</w:t>
            </w:r>
          </w:p>
        </w:tc>
        <w:tc>
          <w:tcPr>
            <w:tcW w:w="1553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00FDDABA" w14:textId="32094FF9" w:rsidR="00A56BAB" w:rsidRPr="00467B8B" w:rsidRDefault="005C0D23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Ref. </w:t>
            </w:r>
            <w:r w:rsidR="00717047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gRXhjbHVkZUF1dGg9IjEiPjxBdXRob3I+UHJvamVjdO+8mzwvQXV0aG9y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</w:fldData>
              </w:fldChar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gRXhjbHVkZUF1dGg9IjEiPjxBdXRob3I+UHJvamVjdO+8mzwvQXV0aG9y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</w:fldData>
              </w:fldChar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="00717047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DD0124">
              <w:rPr>
                <w:rFonts w:ascii="Times New Roman" w:eastAsia="等线" w:hAnsi="Times New Roman" w:cs="Times New Roman"/>
                <w:noProof/>
                <w:color w:val="000000"/>
                <w:sz w:val="20"/>
                <w:szCs w:val="20"/>
              </w:rPr>
              <w:t>(2013)</w:t>
            </w:r>
            <w:r w:rsidR="00717047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567AA1" w:rsidRPr="00467B8B" w14:paraId="79276AED" w14:textId="77777777" w:rsidTr="00AF5377">
        <w:trPr>
          <w:trHeight w:val="320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BCB0B67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  <w:t>Nymphaea colorata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7814D47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Nco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67E74FC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21022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C5AB95D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Nymphaeales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F86327A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autotrophic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A4B3862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31475</w:t>
            </w:r>
          </w:p>
        </w:tc>
        <w:tc>
          <w:tcPr>
            <w:tcW w:w="155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2BEB4B5" w14:textId="717A5B18" w:rsidR="00A56BAB" w:rsidRPr="00467B8B" w:rsidRDefault="00AC38A5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Ref. </w:t>
            </w:r>
            <w:r w:rsidR="00680C0D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aaGFuZzwvQXV0aG9yPjxZZWFyPjIwMjA8L1llYXI+PFJl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==
</w:fldData>
              </w:fldChar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aaGFuZzwvQXV0aG9yPjxZZWFyPjIwMjA8L1llYXI+PFJl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==
</w:fldData>
              </w:fldChar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="00680C0D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DD0124">
              <w:rPr>
                <w:rFonts w:ascii="Times New Roman" w:eastAsia="等线" w:hAnsi="Times New Roman" w:cs="Times New Roman"/>
                <w:noProof/>
                <w:color w:val="000000"/>
                <w:sz w:val="20"/>
                <w:szCs w:val="20"/>
              </w:rPr>
              <w:t>(Zhang et al., 2020)</w:t>
            </w:r>
            <w:r w:rsidR="00680C0D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567AA1" w:rsidRPr="00467B8B" w14:paraId="77C07793" w14:textId="77777777" w:rsidTr="00AF5377">
        <w:trPr>
          <w:trHeight w:val="320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F33E1C1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  <w:t>Piper nigrum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46893BD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Pni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AF87F6B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1321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A3D09D4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Piperales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2AF01AD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autotrophic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EE026C2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62382</w:t>
            </w:r>
          </w:p>
        </w:tc>
        <w:tc>
          <w:tcPr>
            <w:tcW w:w="155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83BC350" w14:textId="7ED9B0B8" w:rsidR="00A56BAB" w:rsidRPr="00467B8B" w:rsidRDefault="00680C0D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IdTwvQXV0aG9yPjxZZWFyPjIwMTk8L1llYXI+PFJlY051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==
</w:fldData>
              </w:fldChar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IdTwvQXV0aG9yPjxZZWFyPjIwMTk8L1llYXI+PFJlY051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==
</w:fldData>
              </w:fldChar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DD0124">
              <w:rPr>
                <w:rFonts w:ascii="Times New Roman" w:eastAsia="等线" w:hAnsi="Times New Roman" w:cs="Times New Roman"/>
                <w:noProof/>
                <w:color w:val="000000"/>
                <w:sz w:val="20"/>
                <w:szCs w:val="20"/>
              </w:rPr>
              <w:t>(Hu et al., 2019)</w:t>
            </w: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567AA1" w:rsidRPr="00467B8B" w14:paraId="27CF9F20" w14:textId="77777777" w:rsidTr="00AF5377">
        <w:trPr>
          <w:trHeight w:val="320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16FBF98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  <w:t>Liriodendron chinense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715D5FB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Lch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BBEB4A7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341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E256CE6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Magnoliales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CCF5B57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autotrophic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9F003C1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35269</w:t>
            </w:r>
          </w:p>
        </w:tc>
        <w:tc>
          <w:tcPr>
            <w:tcW w:w="155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7CCD337" w14:textId="3E49880C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680C0D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DaGVuPC9BdXRob3I+PFllYXI+MjAxOTwvWWVhcj48UmVj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</w:fldData>
              </w:fldChar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DaGVuPC9BdXRob3I+PFllYXI+MjAxOTwvWWVhcj48UmVj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</w:fldData>
              </w:fldChar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="00680C0D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DD0124">
              <w:rPr>
                <w:rFonts w:ascii="Times New Roman" w:eastAsia="等线" w:hAnsi="Times New Roman" w:cs="Times New Roman"/>
                <w:noProof/>
                <w:color w:val="000000"/>
                <w:sz w:val="20"/>
                <w:szCs w:val="20"/>
              </w:rPr>
              <w:t>(Chen et al., 2019)</w:t>
            </w:r>
            <w:r w:rsidR="00680C0D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567AA1" w:rsidRPr="00467B8B" w14:paraId="4A3533FD" w14:textId="77777777" w:rsidTr="00AF5377">
        <w:trPr>
          <w:trHeight w:val="320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A277202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  <w:t>Cinnamomum kanehirae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64D7FEF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Cka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631B90F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33745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C9547FF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Laurales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5F7C96A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autotrophic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DF6E829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27899</w:t>
            </w:r>
          </w:p>
        </w:tc>
        <w:tc>
          <w:tcPr>
            <w:tcW w:w="155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4354217" w14:textId="704482D8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Ref. </w:t>
            </w:r>
            <w:r w:rsidR="00680C0D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DaGF3PC9BdXRob3I+PFllYXI+MjAxOTwvWWVhcj48UmVj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</w:fldData>
              </w:fldChar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DaGF3PC9BdXRob3I+PFllYXI+MjAxOTwvWWVhcj48UmVj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</w:fldData>
              </w:fldChar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="00680C0D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DD0124">
              <w:rPr>
                <w:rFonts w:ascii="Times New Roman" w:eastAsia="等线" w:hAnsi="Times New Roman" w:cs="Times New Roman"/>
                <w:noProof/>
                <w:color w:val="000000"/>
                <w:sz w:val="20"/>
                <w:szCs w:val="20"/>
              </w:rPr>
              <w:t>(Chaw et al., 2019)</w:t>
            </w:r>
            <w:r w:rsidR="00680C0D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567AA1" w:rsidRPr="00467B8B" w14:paraId="513D629C" w14:textId="77777777" w:rsidTr="00AF5377">
        <w:trPr>
          <w:trHeight w:val="320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AF310B4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  <w:t>Dioscorea alata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9D48973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Dal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9AA0C97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5557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BB1FAF6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Dioscoreales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5F57DBE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autotrophic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5E5BBB7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25189</w:t>
            </w:r>
          </w:p>
        </w:tc>
        <w:tc>
          <w:tcPr>
            <w:tcW w:w="155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95F1F36" w14:textId="628CB2B8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Ref. </w:t>
            </w:r>
            <w:r w:rsidR="00680C0D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Bredeson&lt;/Author&gt;&lt;Year&gt;2021&lt;/Year&gt;&lt;RecNum&gt;28418&lt;/RecNum&gt;&lt;DisplayText&gt;(Bredeson et al., 2021)&lt;/DisplayText&gt;&lt;record&gt;&lt;rec-number&gt;28418&lt;/rec-number&gt;&lt;foreign-keys&gt;&lt;key app="EN" db-id="2trxdswv7s5efvezazppdwwzsvvewzz25pwp" timestamp="1622192341" guid="0a20c876-8622-4106-b7da-d5386799bcea"&gt;28418&lt;/key&gt;&lt;/foreign-keys&gt;&lt;ref-type name="Journal Article"&gt;17&lt;/ref-type&gt;&lt;contributors&gt;&lt;authors&gt;&lt;author&gt;Bredeson, Jessen V.&lt;/author&gt;&lt;author&gt;Lyons, Jessica B.&lt;/author&gt;&lt;author&gt;Oniyinde, Ibukun O.&lt;/author&gt;&lt;author&gt;Okereke, Nneka R.&lt;/author&gt;&lt;author&gt;Kolade, Olufisayo&lt;/author&gt;&lt;author&gt;Nnabue, Ikenna&lt;/author&gt;&lt;author&gt;Nwadili, Christian O.&lt;/author&gt;&lt;author&gt;Hřibová, Eva&lt;/author&gt;&lt;author&gt;Parker, Matthew&lt;/author&gt;&lt;author&gt;Nwogha, Jeremiah&lt;/author&gt;&lt;author&gt;Shu, Shengqiang&lt;/author&gt;&lt;author&gt;Carlson, Joseph&lt;/author&gt;&lt;author&gt;Kariba, Robert&lt;/author&gt;&lt;author&gt;Muthemba, Samuel&lt;/author&gt;&lt;author&gt;Knop, Katarzyna&lt;/author&gt;&lt;author&gt;Barton, Geoffrey J.&lt;/author&gt;&lt;author&gt;Sherwood, Anna V.&lt;/author&gt;&lt;author&gt;Lopez-Montes, Antonio&lt;/author&gt;&lt;author&gt;Asiedu, Robert&lt;/author&gt;&lt;author&gt;Jamnadass, Ramni&lt;/author&gt;&lt;author&gt;Muchugi, Alice&lt;/author&gt;&lt;author&gt;Goodstein, David&lt;/author&gt;&lt;author&gt;Egesi, Chiedozie N.&lt;/author&gt;&lt;author&gt;Featherston, Jonathan&lt;/author&gt;&lt;author&gt;Asfaw, Asrat&lt;/author&gt;&lt;author&gt;Simpson, Gordon G.&lt;/author&gt;&lt;author&gt;Doležel, Jaroslav&lt;/author&gt;&lt;author&gt;Hendre, Prasad S.&lt;/author&gt;&lt;author&gt;Van Deynze, Allen&lt;/author&gt;&lt;author&gt;Kumar, Pullikanti Lava&lt;/author&gt;&lt;author&gt;Obidiegwu, Jude E.&lt;/author&gt;&lt;author&gt;Bhattacharjee, Ranjana&lt;/author&gt;&lt;author&gt;Rokhsar, Daniel S.&lt;/author&gt;&lt;/authors&gt;&lt;/contributors&gt;&lt;titles&gt;&lt;title&gt;Chromosome evolution and the genetic basis of agronomically important traits in greater yam&lt;/title&gt;&lt;secondary-title&gt;bioRxiv&lt;/secondary-title&gt;&lt;/titles&gt;&lt;pages&gt;2021.04.14.439117&lt;/pages&gt;&lt;dates&gt;&lt;year&gt;2021&lt;/year&gt;&lt;/dates&gt;&lt;urls&gt;&lt;related-urls&gt;&lt;url&gt;https://www.biorxiv.org/content/biorxiv/early/2021/04/15/2021.04.14.439117.full.pdf&lt;/url&gt;&lt;/related-urls&gt;&lt;/urls&gt;&lt;electronic-resource-num&gt;10.1101/2021.04.14.439117&lt;/electronic-resource-num&gt;&lt;/record&gt;&lt;/Cite&gt;&lt;/EndNote&gt;</w:instrText>
            </w:r>
            <w:r w:rsidR="00680C0D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DD0124">
              <w:rPr>
                <w:rFonts w:ascii="Times New Roman" w:eastAsia="等线" w:hAnsi="Times New Roman" w:cs="Times New Roman"/>
                <w:noProof/>
                <w:color w:val="000000"/>
                <w:sz w:val="20"/>
                <w:szCs w:val="20"/>
              </w:rPr>
              <w:t>(Bredeson et al., 2021)</w:t>
            </w:r>
            <w:r w:rsidR="00680C0D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567AA1" w:rsidRPr="00467B8B" w14:paraId="372E5475" w14:textId="77777777" w:rsidTr="00AF5377">
        <w:trPr>
          <w:trHeight w:val="320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459CA42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  <w:t>Xerophyta viscosa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3B110AE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Xvi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AD9C0B9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9070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EC3470F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Pandanales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489D9B9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autotrophic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7726EC9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25425</w:t>
            </w:r>
          </w:p>
        </w:tc>
        <w:tc>
          <w:tcPr>
            <w:tcW w:w="155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C111A63" w14:textId="16891566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Ref. </w:t>
            </w:r>
            <w:r w:rsidR="00680C0D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Db3N0YTwvQXV0aG9yPjxZZWFyPjIwMTc8L1llYXI+PFJl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==
</w:fldData>
              </w:fldChar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Db3N0YTwvQXV0aG9yPjxZZWFyPjIwMTc8L1llYXI+PFJl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==
</w:fldData>
              </w:fldChar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="00680C0D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DD0124">
              <w:rPr>
                <w:rFonts w:ascii="Times New Roman" w:eastAsia="等线" w:hAnsi="Times New Roman" w:cs="Times New Roman"/>
                <w:noProof/>
                <w:color w:val="000000"/>
                <w:sz w:val="20"/>
                <w:szCs w:val="20"/>
              </w:rPr>
              <w:t>(Costa et al., 2017)</w:t>
            </w:r>
            <w:r w:rsidR="00680C0D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567AA1" w:rsidRPr="00467B8B" w14:paraId="78D5FD6F" w14:textId="77777777" w:rsidTr="00AF5377">
        <w:trPr>
          <w:trHeight w:val="320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8A6AB94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  <w:t>Asparagus officinalis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D110796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Aof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15CCF86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468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0920CD6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Asparagales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E0360B0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autotrophic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2A0E57A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27395</w:t>
            </w:r>
          </w:p>
        </w:tc>
        <w:tc>
          <w:tcPr>
            <w:tcW w:w="155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190533C" w14:textId="589C4B32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Ref. </w:t>
            </w:r>
            <w:r w:rsidR="00680C0D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IYXJrZXNzPC9BdXRob3I+PFllYXI+MjAxNzwvWWVhcj48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</w:fldData>
              </w:fldChar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IYXJrZXNzPC9BdXRob3I+PFllYXI+MjAxNzwvWWVhcj48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</w:fldData>
              </w:fldChar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="00680C0D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DD0124">
              <w:rPr>
                <w:rFonts w:ascii="Times New Roman" w:eastAsia="等线" w:hAnsi="Times New Roman" w:cs="Times New Roman"/>
                <w:noProof/>
                <w:color w:val="000000"/>
                <w:sz w:val="20"/>
                <w:szCs w:val="20"/>
              </w:rPr>
              <w:t>(Harkess et al., 2017)</w:t>
            </w:r>
            <w:r w:rsidR="00680C0D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567AA1" w:rsidRPr="00467B8B" w14:paraId="5D3C8A51" w14:textId="77777777" w:rsidTr="00AF5377">
        <w:trPr>
          <w:trHeight w:val="320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90E33C0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i/>
                <w:iCs/>
                <w:color w:val="C35F1B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i/>
                <w:iCs/>
                <w:color w:val="C35F1B"/>
                <w:sz w:val="20"/>
                <w:szCs w:val="20"/>
              </w:rPr>
              <w:t>Apostasia shenzhenica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0E44948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C35F1B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C35F1B"/>
                <w:sz w:val="20"/>
                <w:szCs w:val="20"/>
              </w:rPr>
              <w:t>Ash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0DC24CD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C35F1B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C35F1B"/>
                <w:sz w:val="20"/>
                <w:szCs w:val="20"/>
              </w:rPr>
              <w:t>108881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87C978D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C35F1B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C35F1B"/>
                <w:sz w:val="20"/>
                <w:szCs w:val="20"/>
              </w:rPr>
              <w:t>Asparagales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ECED636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C35F1B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C35F1B"/>
                <w:sz w:val="20"/>
                <w:szCs w:val="20"/>
              </w:rPr>
              <w:t xml:space="preserve">mycoheterotrophic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FFCB53A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C35F1B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C35F1B"/>
                <w:sz w:val="20"/>
                <w:szCs w:val="20"/>
              </w:rPr>
              <w:t>21743</w:t>
            </w:r>
          </w:p>
        </w:tc>
        <w:tc>
          <w:tcPr>
            <w:tcW w:w="155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CC14338" w14:textId="752E2AC5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C35F1B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C35F1B"/>
                <w:sz w:val="20"/>
                <w:szCs w:val="20"/>
              </w:rPr>
              <w:t xml:space="preserve">Ref. </w:t>
            </w:r>
            <w:r w:rsidR="00680C0D" w:rsidRPr="00467B8B">
              <w:rPr>
                <w:rFonts w:ascii="Times New Roman" w:eastAsia="等线" w:hAnsi="Times New Roman" w:cs="Times New Roman"/>
                <w:color w:val="C35F1B"/>
                <w:sz w:val="20"/>
                <w:szCs w:val="20"/>
              </w:rPr>
              <w:fldChar w:fldCharType="begin">
                <w:fldData xml:space="preserve">PEVuZE5vdGU+PENpdGU+PEF1dGhvcj5aaGFuZzwvQXV0aG9yPjxZZWFyPjIwMTc8L1llYXI+PFJl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</w:fldData>
              </w:fldChar>
            </w:r>
            <w:r w:rsidR="00DD0124">
              <w:rPr>
                <w:rFonts w:ascii="Times New Roman" w:eastAsia="等线" w:hAnsi="Times New Roman" w:cs="Times New Roman"/>
                <w:color w:val="C35F1B"/>
                <w:sz w:val="20"/>
                <w:szCs w:val="20"/>
              </w:rPr>
              <w:instrText xml:space="preserve"> ADDIN EN.CITE </w:instrText>
            </w:r>
            <w:r w:rsidR="00DD0124">
              <w:rPr>
                <w:rFonts w:ascii="Times New Roman" w:eastAsia="等线" w:hAnsi="Times New Roman" w:cs="Times New Roman"/>
                <w:color w:val="C35F1B"/>
                <w:sz w:val="20"/>
                <w:szCs w:val="20"/>
              </w:rPr>
              <w:fldChar w:fldCharType="begin">
                <w:fldData xml:space="preserve">PEVuZE5vdGU+PENpdGU+PEF1dGhvcj5aaGFuZzwvQXV0aG9yPjxZZWFyPjIwMTc8L1llYXI+PFJl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</w:fldData>
              </w:fldChar>
            </w:r>
            <w:r w:rsidR="00DD0124">
              <w:rPr>
                <w:rFonts w:ascii="Times New Roman" w:eastAsia="等线" w:hAnsi="Times New Roman" w:cs="Times New Roman"/>
                <w:color w:val="C35F1B"/>
                <w:sz w:val="20"/>
                <w:szCs w:val="20"/>
              </w:rPr>
              <w:instrText xml:space="preserve"> ADDIN EN.CITE.DATA </w:instrText>
            </w:r>
            <w:r w:rsidR="00DD0124">
              <w:rPr>
                <w:rFonts w:ascii="Times New Roman" w:eastAsia="等线" w:hAnsi="Times New Roman" w:cs="Times New Roman"/>
                <w:color w:val="C35F1B"/>
                <w:sz w:val="20"/>
                <w:szCs w:val="20"/>
              </w:rPr>
            </w:r>
            <w:r w:rsidR="00DD0124">
              <w:rPr>
                <w:rFonts w:ascii="Times New Roman" w:eastAsia="等线" w:hAnsi="Times New Roman" w:cs="Times New Roman"/>
                <w:color w:val="C35F1B"/>
                <w:sz w:val="20"/>
                <w:szCs w:val="20"/>
              </w:rPr>
              <w:fldChar w:fldCharType="end"/>
            </w:r>
            <w:r w:rsidR="00680C0D" w:rsidRPr="00467B8B">
              <w:rPr>
                <w:rFonts w:ascii="Times New Roman" w:eastAsia="等线" w:hAnsi="Times New Roman" w:cs="Times New Roman"/>
                <w:color w:val="C35F1B"/>
                <w:sz w:val="20"/>
                <w:szCs w:val="20"/>
              </w:rPr>
              <w:fldChar w:fldCharType="separate"/>
            </w:r>
            <w:r w:rsidR="00DD0124">
              <w:rPr>
                <w:rFonts w:ascii="Times New Roman" w:eastAsia="等线" w:hAnsi="Times New Roman" w:cs="Times New Roman"/>
                <w:noProof/>
                <w:color w:val="C35F1B"/>
                <w:sz w:val="20"/>
                <w:szCs w:val="20"/>
              </w:rPr>
              <w:t>(Zhang et al., 2017)</w:t>
            </w:r>
            <w:r w:rsidR="00680C0D" w:rsidRPr="00467B8B">
              <w:rPr>
                <w:rFonts w:ascii="Times New Roman" w:eastAsia="等线" w:hAnsi="Times New Roman" w:cs="Times New Roman"/>
                <w:color w:val="C35F1B"/>
                <w:sz w:val="20"/>
                <w:szCs w:val="20"/>
              </w:rPr>
              <w:fldChar w:fldCharType="end"/>
            </w:r>
          </w:p>
        </w:tc>
      </w:tr>
      <w:tr w:rsidR="00567AA1" w:rsidRPr="00467B8B" w14:paraId="4DC4AA04" w14:textId="77777777" w:rsidTr="00AF5377">
        <w:trPr>
          <w:trHeight w:val="320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7B867A2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i/>
                <w:iCs/>
                <w:color w:val="C35F1B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i/>
                <w:iCs/>
                <w:color w:val="C35F1B"/>
                <w:sz w:val="20"/>
                <w:szCs w:val="20"/>
              </w:rPr>
              <w:t>Vanilla planifolia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86C701E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C35F1B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C35F1B"/>
                <w:sz w:val="20"/>
                <w:szCs w:val="20"/>
              </w:rPr>
              <w:t>Vpl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3160692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C35F1B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C35F1B"/>
                <w:sz w:val="20"/>
                <w:szCs w:val="20"/>
              </w:rPr>
              <w:t>5123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F06B014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C35F1B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C35F1B"/>
                <w:sz w:val="20"/>
                <w:szCs w:val="20"/>
              </w:rPr>
              <w:t>Asparagales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E9DF371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C35F1B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C35F1B"/>
                <w:sz w:val="20"/>
                <w:szCs w:val="20"/>
              </w:rPr>
              <w:t xml:space="preserve">mycoheterotrophic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C91107D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C35F1B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C35F1B"/>
                <w:sz w:val="20"/>
                <w:szCs w:val="20"/>
              </w:rPr>
              <w:t>29044</w:t>
            </w:r>
          </w:p>
        </w:tc>
        <w:tc>
          <w:tcPr>
            <w:tcW w:w="155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4326E76" w14:textId="6F7BEB1B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C35F1B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C35F1B"/>
                <w:sz w:val="20"/>
                <w:szCs w:val="20"/>
              </w:rPr>
              <w:t xml:space="preserve">Ref. </w:t>
            </w:r>
            <w:r w:rsidR="00680C0D" w:rsidRPr="00467B8B">
              <w:rPr>
                <w:rFonts w:ascii="Times New Roman" w:eastAsia="等线" w:hAnsi="Times New Roman" w:cs="Times New Roman"/>
                <w:color w:val="C35F1B"/>
                <w:sz w:val="20"/>
                <w:szCs w:val="20"/>
              </w:rPr>
              <w:fldChar w:fldCharType="begin"/>
            </w:r>
            <w:r w:rsidR="00DD0124">
              <w:rPr>
                <w:rFonts w:ascii="Times New Roman" w:eastAsia="等线" w:hAnsi="Times New Roman" w:cs="Times New Roman"/>
                <w:color w:val="C35F1B"/>
                <w:sz w:val="20"/>
                <w:szCs w:val="20"/>
              </w:rPr>
              <w:instrText xml:space="preserve"> ADDIN EN.CITE &lt;EndNote&gt;&lt;Cite&gt;&lt;Author&gt;Hasing&lt;/Author&gt;&lt;Year&gt;2020&lt;/Year&gt;&lt;RecNum&gt;28169&lt;/RecNum&gt;&lt;DisplayText&gt;(Hasing et al., 2020)&lt;/DisplayText&gt;&lt;record&gt;&lt;rec-number&gt;28169&lt;/rec-number&gt;&lt;foreign-keys&gt;&lt;key app="EN" db-id="2trxdswv7s5efvezazppdwwzsvvewzz25pwp" timestamp="1615525713" guid="ac9dd6fd-bb46-4321-aa4d-51a3eb0f2a37"&gt;28169&lt;/key&gt;&lt;/foreign-keys&gt;&lt;ref-type name="Journal Article"&gt;17&lt;/ref-type&gt;&lt;contributors&gt;&lt;authors&gt;&lt;author&gt;Hasing, Tomas&lt;/author&gt;&lt;author&gt;Tang, Haibao&lt;/author&gt;&lt;author&gt;Brym, Maria&lt;/author&gt;&lt;author&gt;Khazi, Fayaz&lt;/author&gt;&lt;author&gt;Huang, Tengfang&lt;/author&gt;&lt;author&gt;Chambers, Alan H.&lt;/author&gt;&lt;/authors&gt;&lt;/contributors&gt;&lt;titles&gt;&lt;title&gt;&lt;style face="normal" font="default" size="100%"&gt;A phased&lt;/style&gt;&lt;style face="italic" font="default" size="100%"&gt; Vanilla planifolia&lt;/style&gt;&lt;style face="normal" font="default" size="100%"&gt; genome enables genetic improvement of flavour and production&lt;/style&gt;&lt;/title&gt;&lt;secondary-title&gt;Nature Food&lt;/secondary-title&gt;&lt;alt-title&gt;Nat. Food&lt;/alt-title&gt;&lt;/titles&gt;&lt;periodical&gt;&lt;full-title&gt;Nature Food&lt;/full-title&gt;&lt;abbr-1&gt;Nat. Food&lt;/abbr-1&gt;&lt;abbr-2&gt;Nat Food&lt;/abbr-2&gt;&lt;/periodical&gt;&lt;alt-periodical&gt;&lt;full-title&gt;Nature Food&lt;/full-title&gt;&lt;abbr-1&gt;Nat. Food&lt;/abbr-1&gt;&lt;abbr-2&gt;Nat Food&lt;/abbr-2&gt;&lt;/alt-periodical&gt;&lt;pages&gt;811-819&lt;/pages&gt;&lt;volume&gt;1&lt;/volume&gt;&lt;number&gt;12&lt;/numbe</w:instrText>
            </w:r>
            <w:r w:rsidR="00DD0124">
              <w:rPr>
                <w:rFonts w:ascii="Times New Roman" w:eastAsia="等线" w:hAnsi="Times New Roman" w:cs="Times New Roman" w:hint="eastAsia"/>
                <w:color w:val="C35F1B"/>
                <w:sz w:val="20"/>
                <w:szCs w:val="20"/>
              </w:rPr>
              <w:instrText>r&gt;&lt;section&gt;811&lt;/section&gt;&lt;dates&gt;&lt;year&gt;2020&lt;/year&gt;&lt;/dates&gt;&lt;isbn&gt;2662-1355&lt;/isbn&gt;&lt;urls&gt;&lt;/urls&gt;&lt;electronic-resource-num&gt;10.1038/s43016-020-00197-2&lt;/electronic-resource-num&gt;&lt;research-notes&gt;&lt;style face="normal" font="default" charset="134" size="100%"&gt;</w:instrText>
            </w:r>
            <w:r w:rsidR="00DD0124">
              <w:rPr>
                <w:rFonts w:ascii="Times New Roman" w:eastAsia="等线" w:hAnsi="Times New Roman" w:cs="Times New Roman" w:hint="eastAsia"/>
                <w:color w:val="C35F1B"/>
                <w:sz w:val="20"/>
                <w:szCs w:val="20"/>
              </w:rPr>
              <w:instrText>香草兰基因组</w:instrText>
            </w:r>
            <w:r w:rsidR="00DD0124">
              <w:rPr>
                <w:rFonts w:ascii="Times New Roman" w:eastAsia="等线" w:hAnsi="Times New Roman" w:cs="Times New Roman" w:hint="eastAsia"/>
                <w:color w:val="C35F1B"/>
                <w:sz w:val="20"/>
                <w:szCs w:val="20"/>
              </w:rPr>
              <w:instrText>&lt;/s</w:instrText>
            </w:r>
            <w:r w:rsidR="00DD0124">
              <w:rPr>
                <w:rFonts w:ascii="Times New Roman" w:eastAsia="等线" w:hAnsi="Times New Roman" w:cs="Times New Roman"/>
                <w:color w:val="C35F1B"/>
                <w:sz w:val="20"/>
                <w:szCs w:val="20"/>
              </w:rPr>
              <w:instrText>tyle&gt;&lt;/research-notes&gt;&lt;/record&gt;&lt;/Cite&gt;&lt;/EndNote&gt;</w:instrText>
            </w:r>
            <w:r w:rsidR="00680C0D" w:rsidRPr="00467B8B">
              <w:rPr>
                <w:rFonts w:ascii="Times New Roman" w:eastAsia="等线" w:hAnsi="Times New Roman" w:cs="Times New Roman"/>
                <w:color w:val="C35F1B"/>
                <w:sz w:val="20"/>
                <w:szCs w:val="20"/>
              </w:rPr>
              <w:fldChar w:fldCharType="separate"/>
            </w:r>
            <w:r w:rsidR="00DD0124">
              <w:rPr>
                <w:rFonts w:ascii="Times New Roman" w:eastAsia="等线" w:hAnsi="Times New Roman" w:cs="Times New Roman"/>
                <w:noProof/>
                <w:color w:val="C35F1B"/>
                <w:sz w:val="20"/>
                <w:szCs w:val="20"/>
              </w:rPr>
              <w:t>(Hasing et al., 2020)</w:t>
            </w:r>
            <w:r w:rsidR="00680C0D" w:rsidRPr="00467B8B">
              <w:rPr>
                <w:rFonts w:ascii="Times New Roman" w:eastAsia="等线" w:hAnsi="Times New Roman" w:cs="Times New Roman"/>
                <w:color w:val="C35F1B"/>
                <w:sz w:val="20"/>
                <w:szCs w:val="20"/>
              </w:rPr>
              <w:fldChar w:fldCharType="end"/>
            </w:r>
          </w:p>
        </w:tc>
      </w:tr>
      <w:tr w:rsidR="00567AA1" w:rsidRPr="00467B8B" w14:paraId="27733BA4" w14:textId="77777777" w:rsidTr="00AF5377">
        <w:trPr>
          <w:trHeight w:val="320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3B09EAA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i/>
                <w:iCs/>
                <w:color w:val="C35F1B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i/>
                <w:iCs/>
                <w:color w:val="C35F1B"/>
                <w:sz w:val="20"/>
                <w:szCs w:val="20"/>
              </w:rPr>
              <w:t>Dendrobium catenatum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9C39C3A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C35F1B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C35F1B"/>
                <w:sz w:val="20"/>
                <w:szCs w:val="20"/>
              </w:rPr>
              <w:t>Dca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04D26F3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C35F1B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C35F1B"/>
                <w:sz w:val="20"/>
                <w:szCs w:val="20"/>
              </w:rPr>
              <w:t>90668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ADC15DD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C35F1B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C35F1B"/>
                <w:sz w:val="20"/>
                <w:szCs w:val="20"/>
              </w:rPr>
              <w:t>Asparagales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83F941B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C35F1B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C35F1B"/>
                <w:sz w:val="20"/>
                <w:szCs w:val="20"/>
              </w:rPr>
              <w:t xml:space="preserve">mycoheterotrophic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A219AF7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C35F1B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C35F1B"/>
                <w:sz w:val="20"/>
                <w:szCs w:val="20"/>
              </w:rPr>
              <w:t>21196</w:t>
            </w:r>
          </w:p>
        </w:tc>
        <w:tc>
          <w:tcPr>
            <w:tcW w:w="155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642B053" w14:textId="65FDB3F8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C35F1B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C35F1B"/>
                <w:sz w:val="20"/>
                <w:szCs w:val="20"/>
              </w:rPr>
              <w:t xml:space="preserve">Ref. </w:t>
            </w:r>
            <w:bookmarkStart w:id="6" w:name="_Hlk76127057"/>
            <w:r w:rsidR="00680C0D" w:rsidRPr="00467B8B">
              <w:rPr>
                <w:rFonts w:ascii="Times New Roman" w:eastAsia="等线" w:hAnsi="Times New Roman" w:cs="Times New Roman"/>
                <w:color w:val="C35F1B"/>
                <w:sz w:val="20"/>
                <w:szCs w:val="20"/>
              </w:rPr>
              <w:fldChar w:fldCharType="begin">
                <w:fldData xml:space="preserve">PEVuZE5vdGU+PENpdGU+PEF1dGhvcj5aaGFuZzwvQXV0aG9yPjxZZWFyPjIwMTY8L1llYXI+PFJl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</w:fldData>
              </w:fldChar>
            </w:r>
            <w:r w:rsidR="00DD0124">
              <w:rPr>
                <w:rFonts w:ascii="Times New Roman" w:eastAsia="等线" w:hAnsi="Times New Roman" w:cs="Times New Roman"/>
                <w:color w:val="C35F1B"/>
                <w:sz w:val="20"/>
                <w:szCs w:val="20"/>
              </w:rPr>
              <w:instrText xml:space="preserve"> ADDIN EN.CITE </w:instrText>
            </w:r>
            <w:r w:rsidR="00DD0124">
              <w:rPr>
                <w:rFonts w:ascii="Times New Roman" w:eastAsia="等线" w:hAnsi="Times New Roman" w:cs="Times New Roman"/>
                <w:color w:val="C35F1B"/>
                <w:sz w:val="20"/>
                <w:szCs w:val="20"/>
              </w:rPr>
              <w:fldChar w:fldCharType="begin">
                <w:fldData xml:space="preserve">PEVuZE5vdGU+PENpdGU+PEF1dGhvcj5aaGFuZzwvQXV0aG9yPjxZZWFyPjIwMTY8L1llYXI+PFJl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</w:fldData>
              </w:fldChar>
            </w:r>
            <w:r w:rsidR="00DD0124">
              <w:rPr>
                <w:rFonts w:ascii="Times New Roman" w:eastAsia="等线" w:hAnsi="Times New Roman" w:cs="Times New Roman"/>
                <w:color w:val="C35F1B"/>
                <w:sz w:val="20"/>
                <w:szCs w:val="20"/>
              </w:rPr>
              <w:instrText xml:space="preserve"> ADDIN EN.CITE.DATA </w:instrText>
            </w:r>
            <w:r w:rsidR="00DD0124">
              <w:rPr>
                <w:rFonts w:ascii="Times New Roman" w:eastAsia="等线" w:hAnsi="Times New Roman" w:cs="Times New Roman"/>
                <w:color w:val="C35F1B"/>
                <w:sz w:val="20"/>
                <w:szCs w:val="20"/>
              </w:rPr>
            </w:r>
            <w:r w:rsidR="00DD0124">
              <w:rPr>
                <w:rFonts w:ascii="Times New Roman" w:eastAsia="等线" w:hAnsi="Times New Roman" w:cs="Times New Roman"/>
                <w:color w:val="C35F1B"/>
                <w:sz w:val="20"/>
                <w:szCs w:val="20"/>
              </w:rPr>
              <w:fldChar w:fldCharType="end"/>
            </w:r>
            <w:r w:rsidR="00680C0D" w:rsidRPr="00467B8B">
              <w:rPr>
                <w:rFonts w:ascii="Times New Roman" w:eastAsia="等线" w:hAnsi="Times New Roman" w:cs="Times New Roman"/>
                <w:color w:val="C35F1B"/>
                <w:sz w:val="20"/>
                <w:szCs w:val="20"/>
              </w:rPr>
              <w:fldChar w:fldCharType="separate"/>
            </w:r>
            <w:r w:rsidR="00DD0124">
              <w:rPr>
                <w:rFonts w:ascii="Times New Roman" w:eastAsia="等线" w:hAnsi="Times New Roman" w:cs="Times New Roman"/>
                <w:noProof/>
                <w:color w:val="C35F1B"/>
                <w:sz w:val="20"/>
                <w:szCs w:val="20"/>
              </w:rPr>
              <w:t>(Zhang et al., 2016)</w:t>
            </w:r>
            <w:r w:rsidR="00680C0D" w:rsidRPr="00467B8B">
              <w:rPr>
                <w:rFonts w:ascii="Times New Roman" w:eastAsia="等线" w:hAnsi="Times New Roman" w:cs="Times New Roman"/>
                <w:color w:val="C35F1B"/>
                <w:sz w:val="20"/>
                <w:szCs w:val="20"/>
              </w:rPr>
              <w:fldChar w:fldCharType="end"/>
            </w:r>
            <w:bookmarkEnd w:id="6"/>
          </w:p>
        </w:tc>
      </w:tr>
      <w:tr w:rsidR="00567AA1" w:rsidRPr="00467B8B" w14:paraId="7B1E0828" w14:textId="77777777" w:rsidTr="00AF5377">
        <w:trPr>
          <w:trHeight w:val="320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5ACB4E7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i/>
                <w:iCs/>
                <w:color w:val="C35F1B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i/>
                <w:iCs/>
                <w:color w:val="C35F1B"/>
                <w:sz w:val="20"/>
                <w:szCs w:val="20"/>
              </w:rPr>
              <w:t>Phalaenopsis equestris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DA4B206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C35F1B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C35F1B"/>
                <w:sz w:val="20"/>
                <w:szCs w:val="20"/>
              </w:rPr>
              <w:t>Peq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24E5B2F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C35F1B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C35F1B"/>
                <w:sz w:val="20"/>
                <w:szCs w:val="20"/>
              </w:rPr>
              <w:t>7882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30CED19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C35F1B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C35F1B"/>
                <w:sz w:val="20"/>
                <w:szCs w:val="20"/>
              </w:rPr>
              <w:t>Asparagales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1F09573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C35F1B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C35F1B"/>
                <w:sz w:val="20"/>
                <w:szCs w:val="20"/>
              </w:rPr>
              <w:t xml:space="preserve">mycoheterotrophic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5A22D8D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C35F1B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C35F1B"/>
                <w:sz w:val="20"/>
                <w:szCs w:val="20"/>
              </w:rPr>
              <w:t>18718</w:t>
            </w:r>
          </w:p>
        </w:tc>
        <w:tc>
          <w:tcPr>
            <w:tcW w:w="155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9BA4CB7" w14:textId="698BFB34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C35F1B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C35F1B"/>
                <w:sz w:val="20"/>
                <w:szCs w:val="20"/>
              </w:rPr>
              <w:t xml:space="preserve">Ref. </w:t>
            </w:r>
            <w:r w:rsidR="00680C0D" w:rsidRPr="00467B8B">
              <w:rPr>
                <w:rFonts w:ascii="Times New Roman" w:eastAsia="等线" w:hAnsi="Times New Roman" w:cs="Times New Roman"/>
                <w:color w:val="C35F1B"/>
                <w:sz w:val="20"/>
                <w:szCs w:val="20"/>
              </w:rPr>
              <w:fldChar w:fldCharType="begin">
                <w:fldData xml:space="preserve">PEVuZE5vdGU+PENpdGU+PEF1dGhvcj5DYWk8L0F1dGhvcj48WWVhcj4yMDE1PC9ZZWFyPjxSZWNO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</w:fldData>
              </w:fldChar>
            </w:r>
            <w:r w:rsidR="00DD0124">
              <w:rPr>
                <w:rFonts w:ascii="Times New Roman" w:eastAsia="等线" w:hAnsi="Times New Roman" w:cs="Times New Roman"/>
                <w:color w:val="C35F1B"/>
                <w:sz w:val="20"/>
                <w:szCs w:val="20"/>
              </w:rPr>
              <w:instrText xml:space="preserve"> ADDIN EN.CITE </w:instrText>
            </w:r>
            <w:r w:rsidR="00DD0124">
              <w:rPr>
                <w:rFonts w:ascii="Times New Roman" w:eastAsia="等线" w:hAnsi="Times New Roman" w:cs="Times New Roman"/>
                <w:color w:val="C35F1B"/>
                <w:sz w:val="20"/>
                <w:szCs w:val="20"/>
              </w:rPr>
              <w:fldChar w:fldCharType="begin">
                <w:fldData xml:space="preserve">PEVuZE5vdGU+PENpdGU+PEF1dGhvcj5DYWk8L0F1dGhvcj48WWVhcj4yMDE1PC9ZZWFyPjxSZWNO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</w:fldData>
              </w:fldChar>
            </w:r>
            <w:r w:rsidR="00DD0124">
              <w:rPr>
                <w:rFonts w:ascii="Times New Roman" w:eastAsia="等线" w:hAnsi="Times New Roman" w:cs="Times New Roman"/>
                <w:color w:val="C35F1B"/>
                <w:sz w:val="20"/>
                <w:szCs w:val="20"/>
              </w:rPr>
              <w:instrText xml:space="preserve"> ADDIN EN.CITE.DATA </w:instrText>
            </w:r>
            <w:r w:rsidR="00DD0124">
              <w:rPr>
                <w:rFonts w:ascii="Times New Roman" w:eastAsia="等线" w:hAnsi="Times New Roman" w:cs="Times New Roman"/>
                <w:color w:val="C35F1B"/>
                <w:sz w:val="20"/>
                <w:szCs w:val="20"/>
              </w:rPr>
            </w:r>
            <w:r w:rsidR="00DD0124">
              <w:rPr>
                <w:rFonts w:ascii="Times New Roman" w:eastAsia="等线" w:hAnsi="Times New Roman" w:cs="Times New Roman"/>
                <w:color w:val="C35F1B"/>
                <w:sz w:val="20"/>
                <w:szCs w:val="20"/>
              </w:rPr>
              <w:fldChar w:fldCharType="end"/>
            </w:r>
            <w:r w:rsidR="00680C0D" w:rsidRPr="00467B8B">
              <w:rPr>
                <w:rFonts w:ascii="Times New Roman" w:eastAsia="等线" w:hAnsi="Times New Roman" w:cs="Times New Roman"/>
                <w:color w:val="C35F1B"/>
                <w:sz w:val="20"/>
                <w:szCs w:val="20"/>
              </w:rPr>
              <w:fldChar w:fldCharType="separate"/>
            </w:r>
            <w:r w:rsidR="00DD0124">
              <w:rPr>
                <w:rFonts w:ascii="Times New Roman" w:eastAsia="等线" w:hAnsi="Times New Roman" w:cs="Times New Roman"/>
                <w:noProof/>
                <w:color w:val="C35F1B"/>
                <w:sz w:val="20"/>
                <w:szCs w:val="20"/>
              </w:rPr>
              <w:t>(Cai et al., 2015)</w:t>
            </w:r>
            <w:r w:rsidR="00680C0D" w:rsidRPr="00467B8B">
              <w:rPr>
                <w:rFonts w:ascii="Times New Roman" w:eastAsia="等线" w:hAnsi="Times New Roman" w:cs="Times New Roman"/>
                <w:color w:val="C35F1B"/>
                <w:sz w:val="20"/>
                <w:szCs w:val="20"/>
              </w:rPr>
              <w:fldChar w:fldCharType="end"/>
            </w:r>
          </w:p>
        </w:tc>
      </w:tr>
      <w:tr w:rsidR="00567AA1" w:rsidRPr="00467B8B" w14:paraId="51636717" w14:textId="77777777" w:rsidTr="00AF5377">
        <w:trPr>
          <w:trHeight w:val="320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E76AC1F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i/>
                <w:iCs/>
                <w:color w:val="C35F1B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i/>
                <w:iCs/>
                <w:color w:val="C35F1B"/>
                <w:sz w:val="20"/>
                <w:szCs w:val="20"/>
              </w:rPr>
              <w:t>Gastrodia elata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9B5CD77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C35F1B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C35F1B"/>
                <w:sz w:val="20"/>
                <w:szCs w:val="20"/>
              </w:rPr>
              <w:t>Gel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E9854E0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C35F1B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C35F1B"/>
                <w:sz w:val="20"/>
                <w:szCs w:val="20"/>
              </w:rPr>
              <w:t>9120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4FCFEF3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C35F1B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C35F1B"/>
                <w:sz w:val="20"/>
                <w:szCs w:val="20"/>
              </w:rPr>
              <w:t>Asparagales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8CD877F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C35F1B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C35F1B"/>
                <w:sz w:val="20"/>
                <w:szCs w:val="20"/>
              </w:rPr>
              <w:t xml:space="preserve">mycoheterotrophic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FD3D719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C35F1B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C35F1B"/>
                <w:sz w:val="20"/>
                <w:szCs w:val="20"/>
              </w:rPr>
              <w:t>21115</w:t>
            </w:r>
          </w:p>
        </w:tc>
        <w:tc>
          <w:tcPr>
            <w:tcW w:w="155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CEFAA41" w14:textId="7FA6B88C" w:rsidR="00A56BAB" w:rsidRPr="00467B8B" w:rsidRDefault="00A56BAB" w:rsidP="003B5374">
            <w:pPr>
              <w:wordWrap w:val="0"/>
              <w:jc w:val="both"/>
              <w:rPr>
                <w:rFonts w:ascii="Times New Roman" w:eastAsia="等线" w:hAnsi="Times New Roman" w:cs="Times New Roman"/>
                <w:color w:val="C35F1B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C35F1B"/>
                <w:sz w:val="20"/>
                <w:szCs w:val="20"/>
              </w:rPr>
              <w:t>This Work</w:t>
            </w:r>
          </w:p>
        </w:tc>
      </w:tr>
      <w:tr w:rsidR="00567AA1" w:rsidRPr="00467B8B" w14:paraId="6D7843E6" w14:textId="77777777" w:rsidTr="00AF5377">
        <w:trPr>
          <w:trHeight w:val="320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D7BB50D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  <w:t>Calamus simplicifolius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DDD9FD9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Csi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A49FF82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74688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3DBD021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Arecales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2CC5AC8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autotrophic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4C3677F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51235</w:t>
            </w:r>
          </w:p>
        </w:tc>
        <w:tc>
          <w:tcPr>
            <w:tcW w:w="155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7665FDC" w14:textId="02DA294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Ref. </w:t>
            </w:r>
            <w:r w:rsidR="00680C0D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aaGFvPC9BdXRob3I+PFllYXI+MjAxODwvWWVhcj48UmVj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</w:fldData>
              </w:fldChar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aaGFvPC9BdXRob3I+PFllYXI+MjAxODwvWWVhcj48UmVj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</w:fldData>
              </w:fldChar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="00680C0D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DD0124">
              <w:rPr>
                <w:rFonts w:ascii="Times New Roman" w:eastAsia="等线" w:hAnsi="Times New Roman" w:cs="Times New Roman"/>
                <w:noProof/>
                <w:color w:val="000000"/>
                <w:sz w:val="20"/>
                <w:szCs w:val="20"/>
              </w:rPr>
              <w:t>(Zhao et al., 2018)</w:t>
            </w:r>
            <w:r w:rsidR="00680C0D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567AA1" w:rsidRPr="00467B8B" w14:paraId="7CB575D8" w14:textId="77777777" w:rsidTr="00AF5377">
        <w:trPr>
          <w:trHeight w:val="320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07CFFA8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  <w:t>Cocos nucifera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6689DA9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Cnu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67516C3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1389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4F723CA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Arecales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824B3E7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autotrophic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316959C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28039</w:t>
            </w:r>
          </w:p>
        </w:tc>
        <w:tc>
          <w:tcPr>
            <w:tcW w:w="155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47662B3" w14:textId="3BAEE1FB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Ref. </w:t>
            </w:r>
            <w:r w:rsidR="00680C0D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MYW50aWNhbjwvQXV0aG9yPjxZZWFyPjIwMTk8L1llYXI+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</w:fldData>
              </w:fldChar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MYW50aWNhbjwvQXV0aG9yPjxZZWFyPjIwMTk8L1llYXI+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</w:fldData>
              </w:fldChar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="00680C0D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DD0124">
              <w:rPr>
                <w:rFonts w:ascii="Times New Roman" w:eastAsia="等线" w:hAnsi="Times New Roman" w:cs="Times New Roman"/>
                <w:noProof/>
                <w:color w:val="000000"/>
                <w:sz w:val="20"/>
                <w:szCs w:val="20"/>
              </w:rPr>
              <w:t>(Lantican et al., 2019)</w:t>
            </w:r>
            <w:r w:rsidR="00680C0D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567AA1" w:rsidRPr="00467B8B" w14:paraId="23DF05AD" w14:textId="77777777" w:rsidTr="00AF5377">
        <w:trPr>
          <w:trHeight w:val="320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1983070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  <w:t>Ananas comosus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68730B9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Acom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B650299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461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D2175CE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Poales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7B151F3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autotrophic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8A1C99F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27024</w:t>
            </w:r>
          </w:p>
        </w:tc>
        <w:tc>
          <w:tcPr>
            <w:tcW w:w="155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1C09349" w14:textId="1945BA8A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Ref. </w:t>
            </w:r>
            <w:r w:rsidR="00680C0D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NaW5nPC9BdXRob3I+PFllYXI+MjAxNTwvWWVhcj48UmVj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</w:fldData>
              </w:fldChar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NaW5nPC9BdXRob3I+PFllYXI+MjAxNTwvWWVhcj48UmVj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</w:fldData>
              </w:fldChar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="00680C0D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DD0124">
              <w:rPr>
                <w:rFonts w:ascii="Times New Roman" w:eastAsia="等线" w:hAnsi="Times New Roman" w:cs="Times New Roman"/>
                <w:noProof/>
                <w:color w:val="000000"/>
                <w:sz w:val="20"/>
                <w:szCs w:val="20"/>
              </w:rPr>
              <w:t>(Ming et al., 2015)</w:t>
            </w:r>
            <w:r w:rsidR="00680C0D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567AA1" w:rsidRPr="00467B8B" w14:paraId="313FDDBB" w14:textId="77777777" w:rsidTr="00AF5377">
        <w:trPr>
          <w:trHeight w:val="320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4CC13DA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  <w:t>Brachypodium distachyon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4226C2F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Bdi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79D26AF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1536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2E1D8BA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Poales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D44002F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autotrophic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4C7CFCA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32439</w:t>
            </w:r>
          </w:p>
        </w:tc>
        <w:tc>
          <w:tcPr>
            <w:tcW w:w="155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07B3228" w14:textId="2F769E7F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Ref. </w:t>
            </w:r>
            <w:r w:rsidR="00680C0D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JbnRlcm5hdGlvbmFsIEJyYWNoeXBvZGl1bTwvQXV0aG9y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</w:fldData>
              </w:fldChar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JbnRlcm5hdGlvbmFsIEJyYWNoeXBvZGl1bTwvQXV0aG9y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</w:fldData>
              </w:fldChar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="00680C0D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DD0124">
              <w:rPr>
                <w:rFonts w:ascii="Times New Roman" w:eastAsia="等线" w:hAnsi="Times New Roman" w:cs="Times New Roman"/>
                <w:noProof/>
                <w:color w:val="000000"/>
                <w:sz w:val="20"/>
                <w:szCs w:val="20"/>
              </w:rPr>
              <w:t>(International Brachypodium, 2010)</w:t>
            </w:r>
            <w:r w:rsidR="00680C0D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567AA1" w:rsidRPr="00467B8B" w14:paraId="45435096" w14:textId="77777777" w:rsidTr="00AF5377">
        <w:trPr>
          <w:trHeight w:val="320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E3747EE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  <w:t>Oropetium thomaeum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9CF4C4D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Oth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0AF13D1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114879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7981DB4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Poales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1B867FE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autotrophic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A7A60CE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28315</w:t>
            </w:r>
          </w:p>
        </w:tc>
        <w:tc>
          <w:tcPr>
            <w:tcW w:w="155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3E07709" w14:textId="341DEB79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Ref. </w:t>
            </w:r>
            <w:r w:rsidR="00680C0D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WYW5CdXJlbjwvQXV0aG9yPjxZZWFyPjIwMTU8L1llYXI+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</w:fldData>
              </w:fldChar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WYW5CdXJlbjwvQXV0aG9yPjxZZWFyPjIwMTU8L1llYXI+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</w:fldData>
              </w:fldChar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="00680C0D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DD0124">
              <w:rPr>
                <w:rFonts w:ascii="Times New Roman" w:eastAsia="等线" w:hAnsi="Times New Roman" w:cs="Times New Roman"/>
                <w:noProof/>
                <w:color w:val="000000"/>
                <w:sz w:val="20"/>
                <w:szCs w:val="20"/>
              </w:rPr>
              <w:t>(VanBuren et al., 2015)</w:t>
            </w:r>
            <w:r w:rsidR="00680C0D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567AA1" w:rsidRPr="00467B8B" w14:paraId="76238AD9" w14:textId="77777777" w:rsidTr="00AF5377">
        <w:trPr>
          <w:trHeight w:val="320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A95B3EF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  <w:t>Oryza sativa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C24D241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Osa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BA30054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453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7503B89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Poales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C089FE8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autotrophic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1EB5667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42182</w:t>
            </w:r>
          </w:p>
        </w:tc>
        <w:tc>
          <w:tcPr>
            <w:tcW w:w="155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C5EA66E" w14:textId="6049A8AD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Ref. </w:t>
            </w:r>
            <w:r w:rsidR="00680C0D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Hb2ZmPC9BdXRob3I+PFllYXI+MjAwMjwvWWVhcj48UmVj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</w:fldData>
              </w:fldChar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Hb2ZmPC9BdXRob3I+PFllYXI+MjAwMjwvWWVhcj48UmVj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</w:fldData>
              </w:fldChar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="00680C0D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DD0124">
              <w:rPr>
                <w:rFonts w:ascii="Times New Roman" w:eastAsia="等线" w:hAnsi="Times New Roman" w:cs="Times New Roman"/>
                <w:noProof/>
                <w:color w:val="000000"/>
                <w:sz w:val="20"/>
                <w:szCs w:val="20"/>
              </w:rPr>
              <w:t>(Goff et al., 2002)</w:t>
            </w:r>
            <w:r w:rsidR="00680C0D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567AA1" w:rsidRPr="00467B8B" w14:paraId="357CBA76" w14:textId="77777777" w:rsidTr="00AF5377">
        <w:trPr>
          <w:trHeight w:val="320"/>
        </w:trPr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2D19C451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  <w:t>Zea mays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508D22F4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Zma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5182C813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4577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21426E26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Poales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0C887B34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autotrophic 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6AEB33BC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39498</w:t>
            </w:r>
          </w:p>
        </w:tc>
        <w:tc>
          <w:tcPr>
            <w:tcW w:w="155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5C2C95D4" w14:textId="52BD6E35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Ref. </w:t>
            </w:r>
            <w:r w:rsidR="00680C0D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KaWFvPC9BdXRob3I+PFllYXI+MjAxNzwvWWVhcj48UmVj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</w:fldData>
              </w:fldChar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KaWFvPC9BdXRob3I+PFllYXI+MjAxNzwvWWVhcj48UmVj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</w:fldData>
              </w:fldChar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="00680C0D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DD0124">
              <w:rPr>
                <w:rFonts w:ascii="Times New Roman" w:eastAsia="等线" w:hAnsi="Times New Roman" w:cs="Times New Roman"/>
                <w:noProof/>
                <w:color w:val="000000"/>
                <w:sz w:val="20"/>
                <w:szCs w:val="20"/>
              </w:rPr>
              <w:t>(Jiao et al., 2017)</w:t>
            </w:r>
            <w:r w:rsidR="00680C0D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567AA1" w:rsidRPr="00467B8B" w14:paraId="2DC98862" w14:textId="77777777" w:rsidTr="00AF5377">
        <w:trPr>
          <w:trHeight w:val="320"/>
        </w:trPr>
        <w:tc>
          <w:tcPr>
            <w:tcW w:w="2127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560316B2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  <w:lastRenderedPageBreak/>
              <w:t>Ensete ventricosum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4F8A8447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Eve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10017AED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4639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23D5957D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Zingiberales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53D4A983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autotrophic 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2077DCE9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58438</w:t>
            </w:r>
          </w:p>
        </w:tc>
        <w:tc>
          <w:tcPr>
            <w:tcW w:w="1553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316293B6" w14:textId="25D02699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Ref. </w:t>
            </w:r>
            <w:r w:rsidR="00680C0D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Harrison&lt;/Author&gt;&lt;Year&gt;2014&lt;/Year&gt;&lt;RecNum&gt;28443&lt;/RecNum&gt;&lt;DisplayText&gt;(Harrison et al., 2014)&lt;/DisplayText&gt;&lt;record&gt;&lt;rec-number&gt;28443&lt;/rec-number&gt;&lt;foreign-keys&gt;&lt;key app="EN" db-id="2trxdswv7s5efvezazppdwwzsvvewzz25pwp" timestamp="1622192341" guid="20dddf02-389b-437f-a9bd-1cdae5a162fd"&gt;28443&lt;/key&gt;&lt;/foreign-keys&gt;&lt;ref-type name="Journal Article"&gt;17&lt;/ref-type&gt;&lt;contributors&gt;&lt;authors&gt;&lt;author&gt;Harrison, James&lt;/author&gt;&lt;author&gt;Moore, Karen&lt;/author&gt;&lt;author&gt;Paszkiewicz, Konrad&lt;/author&gt;&lt;author&gt;Jones, Thomas&lt;/author&gt;&lt;author&gt;Grant, Murray&lt;/author&gt;&lt;author&gt;Ambacheew, Daniel&lt;/author&gt;&lt;author&gt;Muzemil, Sadik&lt;/author&gt;&lt;author&gt;Studholme, David&lt;/author&gt;&lt;/authors&gt;&lt;/contributors&gt;&lt;titles&gt;&lt;title&gt;A draft genome sequence for ensete ventricosum, the drought-tolerant “tree against hunger”&lt;/title&gt;&lt;secondary-title&gt;Agronomy&lt;/secondary-title&gt;&lt;/titles&gt;&lt;pages&gt;13-33&lt;/pages&gt;&lt;volume&gt;4&lt;/volume&gt;&lt;number&gt;1&lt;/number&gt;&lt;section&gt;13&lt;/section&gt;&lt;dates&gt;&lt;year&gt;2014&lt;/year&gt;&lt;/dates&gt;&lt;isbn&gt;2073-4395&lt;/isbn&gt;&lt;urls&gt;&lt;/urls&gt;&lt;electronic-resource-num&gt;10.3390/agronomy4010013&lt;/electronic-resource-num&gt;&lt;/record&gt;&lt;/Cite&gt;&lt;/EndNote&gt;</w:instrText>
            </w:r>
            <w:r w:rsidR="00680C0D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DD0124">
              <w:rPr>
                <w:rFonts w:ascii="Times New Roman" w:eastAsia="等线" w:hAnsi="Times New Roman" w:cs="Times New Roman"/>
                <w:noProof/>
                <w:color w:val="000000"/>
                <w:sz w:val="20"/>
                <w:szCs w:val="20"/>
              </w:rPr>
              <w:t>(Harrison et al., 2014)</w:t>
            </w:r>
            <w:r w:rsidR="00680C0D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567AA1" w:rsidRPr="00467B8B" w14:paraId="6C3DDF56" w14:textId="77777777" w:rsidTr="00AF5377">
        <w:trPr>
          <w:trHeight w:val="320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AB74029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  <w:t>Musa acuminata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3253A3D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Mac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6380BBA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464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F26C90C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Zingiberales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DFB891B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autotrophic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5C7B00C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36518</w:t>
            </w:r>
          </w:p>
        </w:tc>
        <w:tc>
          <w:tcPr>
            <w:tcW w:w="155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8B96AAB" w14:textId="3A44DE81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Ref. </w:t>
            </w:r>
            <w:r w:rsidR="00680C0D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EJmFwb3M7SG9udDwvQXV0aG9yPjxZZWFyPjIwMTI8L1ll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</w:fldData>
              </w:fldChar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EJmFwb3M7SG9udDwvQXV0aG9yPjxZZWFyPjIwMTI8L1ll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</w:fldData>
              </w:fldChar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="00680C0D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DD0124">
              <w:rPr>
                <w:rFonts w:ascii="Times New Roman" w:eastAsia="等线" w:hAnsi="Times New Roman" w:cs="Times New Roman"/>
                <w:noProof/>
                <w:color w:val="000000"/>
                <w:sz w:val="20"/>
                <w:szCs w:val="20"/>
              </w:rPr>
              <w:t>(D'Hont et al., 2012)</w:t>
            </w:r>
            <w:r w:rsidR="00680C0D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567AA1" w:rsidRPr="00467B8B" w14:paraId="66134E2F" w14:textId="77777777" w:rsidTr="00AF5377">
        <w:trPr>
          <w:trHeight w:val="320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2FBFCCA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  <w:t>Aquilegia coerulea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81DA9F3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Aco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50D9D95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21885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663097D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Ranunculales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06FC844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autotrophic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B62B9F6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30023</w:t>
            </w:r>
          </w:p>
        </w:tc>
        <w:tc>
          <w:tcPr>
            <w:tcW w:w="155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584E35D" w14:textId="0DF9361C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Ref. </w:t>
            </w:r>
            <w:r w:rsidR="00680C0D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GaWxpYXVsdDwvQXV0aG9yPjxZZWFyPjIwMTg8L1llYXI+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</w:fldData>
              </w:fldChar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GaWxpYXVsdDwvQXV0aG9yPjxZZWFyPjIwMTg8L1llYXI+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</w:fldData>
              </w:fldChar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="00680C0D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DD0124">
              <w:rPr>
                <w:rFonts w:ascii="Times New Roman" w:eastAsia="等线" w:hAnsi="Times New Roman" w:cs="Times New Roman"/>
                <w:noProof/>
                <w:color w:val="000000"/>
                <w:sz w:val="20"/>
                <w:szCs w:val="20"/>
              </w:rPr>
              <w:t>(Filiault et al., 2018)</w:t>
            </w:r>
            <w:r w:rsidR="00680C0D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567AA1" w:rsidRPr="00467B8B" w14:paraId="29ED03AE" w14:textId="77777777" w:rsidTr="00AF5377">
        <w:trPr>
          <w:trHeight w:val="320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0D148B7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  <w:t>Nelumbo nucifera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7DF336C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Nnu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8C4B71D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443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DB1A2BC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Proteales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2BCDFE9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autotrophic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2E6D0C7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22785</w:t>
            </w:r>
          </w:p>
        </w:tc>
        <w:tc>
          <w:tcPr>
            <w:tcW w:w="155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BE421AE" w14:textId="3F03B63A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Ref. </w:t>
            </w:r>
            <w:r w:rsidR="00680C0D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NaW5nPC9BdXRob3I+PFllYXI+MjAxMzwvWWVhcj48UmVj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</w:fldData>
              </w:fldChar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NaW5nPC9BdXRob3I+PFllYXI+MjAxMzwvWWVhcj48UmVj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</w:fldData>
              </w:fldChar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="00680C0D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DD0124">
              <w:rPr>
                <w:rFonts w:ascii="Times New Roman" w:eastAsia="等线" w:hAnsi="Times New Roman" w:cs="Times New Roman"/>
                <w:noProof/>
                <w:color w:val="000000"/>
                <w:sz w:val="20"/>
                <w:szCs w:val="20"/>
              </w:rPr>
              <w:t>(Ming et al., 2013)</w:t>
            </w:r>
            <w:r w:rsidR="00680C0D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567AA1" w:rsidRPr="00467B8B" w14:paraId="7170237D" w14:textId="77777777" w:rsidTr="00AF5377">
        <w:trPr>
          <w:trHeight w:val="320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FDAD8FC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  <w:t>Kalanchoe fedtschenkoi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9C317A2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Kfe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C6E84C1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6378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6E7D753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Saxifragales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73C64B0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autotrophic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2EFB676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30964</w:t>
            </w:r>
          </w:p>
        </w:tc>
        <w:tc>
          <w:tcPr>
            <w:tcW w:w="155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137B6E5" w14:textId="23EC08FF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Ref. </w:t>
            </w:r>
            <w:r w:rsidR="00680C0D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ZYW5nPC9BdXRob3I+PFllYXI+MjAxNzwvWWVhcj48UmVj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</w:fldData>
              </w:fldChar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ZYW5nPC9BdXRob3I+PFllYXI+MjAxNzwvWWVhcj48UmVj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</w:fldData>
              </w:fldChar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="00680C0D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DD0124">
              <w:rPr>
                <w:rFonts w:ascii="Times New Roman" w:eastAsia="等线" w:hAnsi="Times New Roman" w:cs="Times New Roman"/>
                <w:noProof/>
                <w:color w:val="000000"/>
                <w:sz w:val="20"/>
                <w:szCs w:val="20"/>
              </w:rPr>
              <w:t>(Yang et al., 2017)</w:t>
            </w:r>
            <w:r w:rsidR="00680C0D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567AA1" w:rsidRPr="00467B8B" w14:paraId="07A6E05A" w14:textId="77777777" w:rsidTr="00AF5377">
        <w:trPr>
          <w:trHeight w:val="320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2139103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  <w:t>Vitis vinifera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3AED31D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Vvi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4E5F420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2976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4D33B61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Vitales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699C436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autotrophic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40952DE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31845</w:t>
            </w:r>
          </w:p>
        </w:tc>
        <w:tc>
          <w:tcPr>
            <w:tcW w:w="155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4BCBCE0" w14:textId="1020D6C1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Ref. </w:t>
            </w:r>
            <w:r w:rsidR="00680C0D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KYWlsbG9uPC9BdXRob3I+PFllYXI+MjAwNzwvWWVhcj48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==
</w:fldData>
              </w:fldChar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KYWlsbG9uPC9BdXRob3I+PFllYXI+MjAwNzwvWWVhcj48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==
</w:fldData>
              </w:fldChar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="00680C0D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DD0124">
              <w:rPr>
                <w:rFonts w:ascii="Times New Roman" w:eastAsia="等线" w:hAnsi="Times New Roman" w:cs="Times New Roman"/>
                <w:noProof/>
                <w:color w:val="000000"/>
                <w:sz w:val="20"/>
                <w:szCs w:val="20"/>
              </w:rPr>
              <w:t>(Jaillon et al., 2007)</w:t>
            </w:r>
            <w:r w:rsidR="00680C0D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567AA1" w:rsidRPr="00467B8B" w14:paraId="5548F388" w14:textId="77777777" w:rsidTr="00AF5377">
        <w:trPr>
          <w:trHeight w:val="320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F081808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  <w:t>Populus trichocarpa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48EC6FE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Ptr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474E12E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369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2EF7290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Malpighiales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70AB16A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autotrophic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04504B3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34699</w:t>
            </w:r>
          </w:p>
        </w:tc>
        <w:tc>
          <w:tcPr>
            <w:tcW w:w="155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2D23507" w14:textId="3E7E4CD9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Ref. </w:t>
            </w:r>
            <w:r w:rsidR="00680C0D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UdXNrYW48L0F1dGhvcj48WWVhcj4yMDA2PC9ZZWFyPjxS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</w:fldData>
              </w:fldChar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UdXNrYW48L0F1dGhvcj48WWVhcj4yMDA2PC9ZZWFyPjxS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</w:fldData>
              </w:fldChar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="00680C0D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DD0124">
              <w:rPr>
                <w:rFonts w:ascii="Times New Roman" w:eastAsia="等线" w:hAnsi="Times New Roman" w:cs="Times New Roman"/>
                <w:noProof/>
                <w:color w:val="000000"/>
                <w:sz w:val="20"/>
                <w:szCs w:val="20"/>
              </w:rPr>
              <w:t>(Tuskan et al., 2006)</w:t>
            </w:r>
            <w:r w:rsidR="00680C0D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567AA1" w:rsidRPr="00467B8B" w14:paraId="649665EF" w14:textId="77777777" w:rsidTr="00AF5377">
        <w:trPr>
          <w:trHeight w:val="320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41FAD7D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  <w:t>Manihot esculenta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E4F3C7F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Me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0D0B4CB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398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1B4B5B9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Malpighiales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CAC5C37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autotrophic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B5A73EF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33849</w:t>
            </w:r>
          </w:p>
        </w:tc>
        <w:tc>
          <w:tcPr>
            <w:tcW w:w="155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81E7C61" w14:textId="196BCC6A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Ref. </w:t>
            </w:r>
            <w:r w:rsidR="00680C0D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XYW5nPC9BdXRob3I+PFllYXI+MjAxNDwvWWVhcj48UmVj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</w:fldData>
              </w:fldChar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XYW5nPC9BdXRob3I+PFllYXI+MjAxNDwvWWVhcj48UmVj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</w:fldData>
              </w:fldChar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="00680C0D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DD0124">
              <w:rPr>
                <w:rFonts w:ascii="Times New Roman" w:eastAsia="等线" w:hAnsi="Times New Roman" w:cs="Times New Roman"/>
                <w:noProof/>
                <w:color w:val="000000"/>
                <w:sz w:val="20"/>
                <w:szCs w:val="20"/>
              </w:rPr>
              <w:t>(Wang et al., 2014b)</w:t>
            </w:r>
            <w:r w:rsidR="00680C0D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567AA1" w:rsidRPr="00467B8B" w14:paraId="0AB7BF99" w14:textId="77777777" w:rsidTr="00AF5377">
        <w:trPr>
          <w:trHeight w:val="320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65110EB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i/>
                <w:iCs/>
                <w:color w:val="00B05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i/>
                <w:iCs/>
                <w:color w:val="00B050"/>
                <w:sz w:val="20"/>
                <w:szCs w:val="20"/>
              </w:rPr>
              <w:t>Sapria himalayana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F02CE54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B05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B050"/>
                <w:sz w:val="20"/>
                <w:szCs w:val="20"/>
              </w:rPr>
              <w:t>Shi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9B246E0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B05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B050"/>
                <w:sz w:val="20"/>
                <w:szCs w:val="20"/>
              </w:rPr>
              <w:t>28963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75601D2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B05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B050"/>
                <w:sz w:val="20"/>
                <w:szCs w:val="20"/>
              </w:rPr>
              <w:t>Malpighiales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990DE8F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B05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B050"/>
                <w:sz w:val="20"/>
                <w:szCs w:val="20"/>
              </w:rPr>
              <w:t xml:space="preserve">parasitic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5B6E4CD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B05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B050"/>
                <w:sz w:val="20"/>
                <w:szCs w:val="20"/>
              </w:rPr>
              <w:t>55162</w:t>
            </w:r>
          </w:p>
        </w:tc>
        <w:tc>
          <w:tcPr>
            <w:tcW w:w="155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4743F93" w14:textId="6F0847E4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B05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B050"/>
                <w:sz w:val="20"/>
                <w:szCs w:val="20"/>
              </w:rPr>
              <w:t>Ref.</w:t>
            </w: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680C0D" w:rsidRPr="00467B8B">
              <w:rPr>
                <w:rFonts w:ascii="Times New Roman" w:eastAsia="等线" w:hAnsi="Times New Roman" w:cs="Times New Roman"/>
                <w:color w:val="00B050"/>
                <w:sz w:val="20"/>
                <w:szCs w:val="20"/>
              </w:rPr>
              <w:fldChar w:fldCharType="begin">
                <w:fldData xml:space="preserve">PEVuZE5vdGU+PENpdGU+PEF1dGhvcj5DYWk8L0F1dGhvcj48WWVhcj4yMDIxPC9ZZWFyPjxSZWNO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=
</w:fldData>
              </w:fldChar>
            </w:r>
            <w:r w:rsidR="00DD0124">
              <w:rPr>
                <w:rFonts w:ascii="Times New Roman" w:eastAsia="等线" w:hAnsi="Times New Roman" w:cs="Times New Roman"/>
                <w:color w:val="00B050"/>
                <w:sz w:val="20"/>
                <w:szCs w:val="20"/>
              </w:rPr>
              <w:instrText xml:space="preserve"> ADDIN EN.CITE </w:instrText>
            </w:r>
            <w:r w:rsidR="00DD0124">
              <w:rPr>
                <w:rFonts w:ascii="Times New Roman" w:eastAsia="等线" w:hAnsi="Times New Roman" w:cs="Times New Roman"/>
                <w:color w:val="00B050"/>
                <w:sz w:val="20"/>
                <w:szCs w:val="20"/>
              </w:rPr>
              <w:fldChar w:fldCharType="begin">
                <w:fldData xml:space="preserve">PEVuZE5vdGU+PENpdGU+PEF1dGhvcj5DYWk8L0F1dGhvcj48WWVhcj4yMDIxPC9ZZWFyPjxSZWNO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=
</w:fldData>
              </w:fldChar>
            </w:r>
            <w:r w:rsidR="00DD0124">
              <w:rPr>
                <w:rFonts w:ascii="Times New Roman" w:eastAsia="等线" w:hAnsi="Times New Roman" w:cs="Times New Roman"/>
                <w:color w:val="00B050"/>
                <w:sz w:val="20"/>
                <w:szCs w:val="20"/>
              </w:rPr>
              <w:instrText xml:space="preserve"> ADDIN EN.CITE.DATA </w:instrText>
            </w:r>
            <w:r w:rsidR="00DD0124">
              <w:rPr>
                <w:rFonts w:ascii="Times New Roman" w:eastAsia="等线" w:hAnsi="Times New Roman" w:cs="Times New Roman"/>
                <w:color w:val="00B050"/>
                <w:sz w:val="20"/>
                <w:szCs w:val="20"/>
              </w:rPr>
            </w:r>
            <w:r w:rsidR="00DD0124">
              <w:rPr>
                <w:rFonts w:ascii="Times New Roman" w:eastAsia="等线" w:hAnsi="Times New Roman" w:cs="Times New Roman"/>
                <w:color w:val="00B050"/>
                <w:sz w:val="20"/>
                <w:szCs w:val="20"/>
              </w:rPr>
              <w:fldChar w:fldCharType="end"/>
            </w:r>
            <w:r w:rsidR="00680C0D" w:rsidRPr="00467B8B">
              <w:rPr>
                <w:rFonts w:ascii="Times New Roman" w:eastAsia="等线" w:hAnsi="Times New Roman" w:cs="Times New Roman"/>
                <w:color w:val="00B050"/>
                <w:sz w:val="20"/>
                <w:szCs w:val="20"/>
              </w:rPr>
              <w:fldChar w:fldCharType="separate"/>
            </w:r>
            <w:r w:rsidR="00DD0124">
              <w:rPr>
                <w:rFonts w:ascii="Times New Roman" w:eastAsia="等线" w:hAnsi="Times New Roman" w:cs="Times New Roman"/>
                <w:noProof/>
                <w:color w:val="00B050"/>
                <w:sz w:val="20"/>
                <w:szCs w:val="20"/>
              </w:rPr>
              <w:t>(Cai et al., 2021)</w:t>
            </w:r>
            <w:r w:rsidR="00680C0D" w:rsidRPr="00467B8B">
              <w:rPr>
                <w:rFonts w:ascii="Times New Roman" w:eastAsia="等线" w:hAnsi="Times New Roman" w:cs="Times New Roman"/>
                <w:color w:val="00B050"/>
                <w:sz w:val="20"/>
                <w:szCs w:val="20"/>
              </w:rPr>
              <w:fldChar w:fldCharType="end"/>
            </w:r>
          </w:p>
        </w:tc>
      </w:tr>
      <w:tr w:rsidR="00567AA1" w:rsidRPr="00467B8B" w14:paraId="48ED48D8" w14:textId="77777777" w:rsidTr="00AF5377">
        <w:trPr>
          <w:trHeight w:val="320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733C255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  <w:t>Glycine max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7B3143D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Gma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C1C4E70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3847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4F9F647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Fabales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469E899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autotrophic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E0CF127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56044</w:t>
            </w:r>
          </w:p>
        </w:tc>
        <w:tc>
          <w:tcPr>
            <w:tcW w:w="155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18C2828" w14:textId="21EB8546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Ref. </w:t>
            </w:r>
            <w:r w:rsidR="00680C0D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TY2htdXR6PC9BdXRob3I+PFllYXI+MjAxMDwvWWVhcj48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</w:fldData>
              </w:fldChar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TY2htdXR6PC9BdXRob3I+PFllYXI+MjAxMDwvWWVhcj48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</w:fldData>
              </w:fldChar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="00680C0D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DD0124">
              <w:rPr>
                <w:rFonts w:ascii="Times New Roman" w:eastAsia="等线" w:hAnsi="Times New Roman" w:cs="Times New Roman"/>
                <w:noProof/>
                <w:color w:val="000000"/>
                <w:sz w:val="20"/>
                <w:szCs w:val="20"/>
              </w:rPr>
              <w:t>(Schmutz et al., 2010)</w:t>
            </w:r>
            <w:r w:rsidR="00680C0D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567AA1" w:rsidRPr="00467B8B" w14:paraId="5200BD99" w14:textId="77777777" w:rsidTr="00AF5377">
        <w:trPr>
          <w:trHeight w:val="320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7DE78CB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  <w:t>Fragaria vesca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CCCF5CA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Fve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DFE0B65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5791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607E056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Rosales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735F105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autotrophic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B6C4C58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33537</w:t>
            </w:r>
          </w:p>
        </w:tc>
        <w:tc>
          <w:tcPr>
            <w:tcW w:w="155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4B9ABCE" w14:textId="1AB3CF1D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Ref. </w:t>
            </w:r>
            <w:r w:rsidR="00680C0D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TaHVsYWV2PC9BdXRob3I+PFllYXI+MjAxMTwvWWVhcj48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==
</w:fldData>
              </w:fldChar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TaHVsYWV2PC9BdXRob3I+PFllYXI+MjAxMTwvWWVhcj48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==
</w:fldData>
              </w:fldChar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="00680C0D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DD0124">
              <w:rPr>
                <w:rFonts w:ascii="Times New Roman" w:eastAsia="等线" w:hAnsi="Times New Roman" w:cs="Times New Roman"/>
                <w:noProof/>
                <w:color w:val="000000"/>
                <w:sz w:val="20"/>
                <w:szCs w:val="20"/>
              </w:rPr>
              <w:t>(Shulaev et al., 2011)</w:t>
            </w:r>
            <w:r w:rsidR="00680C0D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567AA1" w:rsidRPr="00467B8B" w14:paraId="50D82BE4" w14:textId="77777777" w:rsidTr="00AF5377">
        <w:trPr>
          <w:trHeight w:val="320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B13AAC1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  <w:t>Cucumis sativus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C8A936A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Csa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B4644FD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365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1D184F1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Cucurbitales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DE5BBBC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autotrophic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15FFF41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20563</w:t>
            </w:r>
          </w:p>
        </w:tc>
        <w:tc>
          <w:tcPr>
            <w:tcW w:w="155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AD036EE" w14:textId="751A8013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Ref. </w:t>
            </w:r>
            <w:r w:rsidR="00680C0D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IdWFuZzwvQXV0aG9yPjxZZWFyPjIwMDk8L1llYXI+PFJl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</w:fldData>
              </w:fldChar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IdWFuZzwvQXV0aG9yPjxZZWFyPjIwMDk8L1llYXI+PFJl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</w:fldData>
              </w:fldChar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="00680C0D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DD0124">
              <w:rPr>
                <w:rFonts w:ascii="Times New Roman" w:eastAsia="等线" w:hAnsi="Times New Roman" w:cs="Times New Roman"/>
                <w:noProof/>
                <w:color w:val="000000"/>
                <w:sz w:val="20"/>
                <w:szCs w:val="20"/>
              </w:rPr>
              <w:t>(Huang et al., 2009)</w:t>
            </w:r>
            <w:r w:rsidR="00680C0D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567AA1" w:rsidRPr="00467B8B" w14:paraId="5A56EEEC" w14:textId="77777777" w:rsidTr="00AF5377">
        <w:trPr>
          <w:trHeight w:val="320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C852635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  <w:t>Arabidopsis thaliana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B1792F3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Ath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26D4A00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370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5BC8DB0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Brassicales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D944872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autotrophic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CABF709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27620</w:t>
            </w:r>
          </w:p>
        </w:tc>
        <w:tc>
          <w:tcPr>
            <w:tcW w:w="155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C30E1E5" w14:textId="1398EF50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Ref. </w:t>
            </w:r>
            <w:r w:rsidR="00680C0D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DaGVuZzwvQXV0aG9yPjxZZWFyPjIwMTY8L1llYXI+PFJl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</w:fldData>
              </w:fldChar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DaGVuZzwvQXV0aG9yPjxZZWFyPjIwMTY8L1llYXI+PFJl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</w:fldData>
              </w:fldChar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="00680C0D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DD0124">
              <w:rPr>
                <w:rFonts w:ascii="Times New Roman" w:eastAsia="等线" w:hAnsi="Times New Roman" w:cs="Times New Roman"/>
                <w:noProof/>
                <w:color w:val="000000"/>
                <w:sz w:val="20"/>
                <w:szCs w:val="20"/>
              </w:rPr>
              <w:t>(Cheng et al., 2016)</w:t>
            </w:r>
            <w:r w:rsidR="00680C0D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567AA1" w:rsidRPr="00467B8B" w14:paraId="14407CBA" w14:textId="77777777" w:rsidTr="00AF5377">
        <w:trPr>
          <w:trHeight w:val="320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4A4B118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  <w:t>Gossypium raimondii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D2AD669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Gra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F705B2C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2973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466AFCE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Malvales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2733F63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autotrophic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A5392BA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37505</w:t>
            </w:r>
          </w:p>
        </w:tc>
        <w:tc>
          <w:tcPr>
            <w:tcW w:w="155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330DAA3" w14:textId="131ED17C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Ref. </w:t>
            </w:r>
            <w:r w:rsidR="00680C0D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QYXRlcnNvbjwvQXV0aG9yPjxZZWFyPjIwMTI8L1llYXI+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</w:fldData>
              </w:fldChar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QYXRlcnNvbjwvQXV0aG9yPjxZZWFyPjIwMTI8L1llYXI+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</w:fldData>
              </w:fldChar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="00680C0D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DD0124">
              <w:rPr>
                <w:rFonts w:ascii="Times New Roman" w:eastAsia="等线" w:hAnsi="Times New Roman" w:cs="Times New Roman"/>
                <w:noProof/>
                <w:color w:val="000000"/>
                <w:sz w:val="20"/>
                <w:szCs w:val="20"/>
              </w:rPr>
              <w:t>(Paterson et al., 2012)</w:t>
            </w:r>
            <w:r w:rsidR="00680C0D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567AA1" w:rsidRPr="00467B8B" w14:paraId="52A5E3CE" w14:textId="77777777" w:rsidTr="00AF5377">
        <w:trPr>
          <w:trHeight w:val="320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8BF3383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  <w:t>Coffea canephora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A27E2D0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Cca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734FE35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4939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7091D62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Gentianales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3B9022F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autotrophic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B9586CA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25574</w:t>
            </w:r>
          </w:p>
        </w:tc>
        <w:tc>
          <w:tcPr>
            <w:tcW w:w="155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260B254" w14:textId="018C1414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Ref. </w:t>
            </w:r>
            <w:r w:rsidR="00680C0D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EZW5vZXVkPC9BdXRob3I+PFllYXI+MjAxNDwvWWVhcj48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=
</w:fldData>
              </w:fldChar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EZW5vZXVkPC9BdXRob3I+PFllYXI+MjAxNDwvWWVhcj48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=
</w:fldData>
              </w:fldChar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="00680C0D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DD0124">
              <w:rPr>
                <w:rFonts w:ascii="Times New Roman" w:eastAsia="等线" w:hAnsi="Times New Roman" w:cs="Times New Roman"/>
                <w:noProof/>
                <w:color w:val="000000"/>
                <w:sz w:val="20"/>
                <w:szCs w:val="20"/>
              </w:rPr>
              <w:t>(Denoeud et al., 2014)</w:t>
            </w:r>
            <w:r w:rsidR="00680C0D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567AA1" w:rsidRPr="00467B8B" w14:paraId="5CC72067" w14:textId="77777777" w:rsidTr="00AF5377">
        <w:trPr>
          <w:trHeight w:val="320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45C63ED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  <w:t>Mimulus guttatus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7723C0F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Mgu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476F7CB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415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30D199C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Lamiales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89C60F8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autotrophic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240E822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28140</w:t>
            </w:r>
          </w:p>
        </w:tc>
        <w:tc>
          <w:tcPr>
            <w:tcW w:w="155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F161242" w14:textId="1CBADADD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Ref. </w:t>
            </w:r>
            <w:r w:rsidR="00680C0D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IZWxsc3RlbjwvQXV0aG9yPjxZZWFyPjIwMTM8L1llYXI+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</w:fldData>
              </w:fldChar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IZWxsc3RlbjwvQXV0aG9yPjxZZWFyPjIwMTM8L1llYXI+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</w:fldData>
              </w:fldChar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="00680C0D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DD0124">
              <w:rPr>
                <w:rFonts w:ascii="Times New Roman" w:eastAsia="等线" w:hAnsi="Times New Roman" w:cs="Times New Roman"/>
                <w:noProof/>
                <w:color w:val="000000"/>
                <w:sz w:val="20"/>
                <w:szCs w:val="20"/>
              </w:rPr>
              <w:t>(Hellsten et al., 2013)</w:t>
            </w:r>
            <w:r w:rsidR="00680C0D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567AA1" w:rsidRPr="00467B8B" w14:paraId="5397CF77" w14:textId="77777777" w:rsidTr="00AF5377">
        <w:trPr>
          <w:trHeight w:val="320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70522C7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i/>
                <w:iCs/>
                <w:color w:val="00B05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i/>
                <w:iCs/>
                <w:color w:val="00B050"/>
                <w:sz w:val="20"/>
                <w:szCs w:val="20"/>
              </w:rPr>
              <w:t>Striga asiatica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B141C76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B05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B050"/>
                <w:sz w:val="20"/>
                <w:szCs w:val="20"/>
              </w:rPr>
              <w:t>Sas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D94B17C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B05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B050"/>
                <w:sz w:val="20"/>
                <w:szCs w:val="20"/>
              </w:rPr>
              <w:t>417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C69BAFD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B05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B050"/>
                <w:sz w:val="20"/>
                <w:szCs w:val="20"/>
              </w:rPr>
              <w:t>Lamiales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F3746B0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B05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B050"/>
                <w:sz w:val="20"/>
                <w:szCs w:val="20"/>
              </w:rPr>
              <w:t xml:space="preserve">parasitic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69FB26B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B05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B050"/>
                <w:sz w:val="20"/>
                <w:szCs w:val="20"/>
              </w:rPr>
              <w:t>33426</w:t>
            </w:r>
          </w:p>
        </w:tc>
        <w:tc>
          <w:tcPr>
            <w:tcW w:w="155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78C7CAD" w14:textId="12F26C4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B05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B050"/>
                <w:sz w:val="20"/>
                <w:szCs w:val="20"/>
              </w:rPr>
              <w:t xml:space="preserve">Ref. </w:t>
            </w:r>
            <w:r w:rsidR="00680C0D" w:rsidRPr="00467B8B">
              <w:rPr>
                <w:rFonts w:ascii="Times New Roman" w:eastAsia="等线" w:hAnsi="Times New Roman" w:cs="Times New Roman"/>
                <w:color w:val="00B050"/>
                <w:sz w:val="20"/>
                <w:szCs w:val="20"/>
              </w:rPr>
              <w:fldChar w:fldCharType="begin">
                <w:fldData xml:space="preserve">PEVuZE5vdGU+PENpdGU+PEF1dGhvcj5Zb3NoaWRhPC9BdXRob3I+PFllYXI+MjAxOTwvWWVhcj48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</w:fldData>
              </w:fldChar>
            </w:r>
            <w:r w:rsidR="00DD0124">
              <w:rPr>
                <w:rFonts w:ascii="Times New Roman" w:eastAsia="等线" w:hAnsi="Times New Roman" w:cs="Times New Roman"/>
                <w:color w:val="00B050"/>
                <w:sz w:val="20"/>
                <w:szCs w:val="20"/>
              </w:rPr>
              <w:instrText xml:space="preserve"> ADDIN EN.CITE </w:instrText>
            </w:r>
            <w:r w:rsidR="00DD0124">
              <w:rPr>
                <w:rFonts w:ascii="Times New Roman" w:eastAsia="等线" w:hAnsi="Times New Roman" w:cs="Times New Roman"/>
                <w:color w:val="00B050"/>
                <w:sz w:val="20"/>
                <w:szCs w:val="20"/>
              </w:rPr>
              <w:fldChar w:fldCharType="begin">
                <w:fldData xml:space="preserve">PEVuZE5vdGU+PENpdGU+PEF1dGhvcj5Zb3NoaWRhPC9BdXRob3I+PFllYXI+MjAxOTwvWWVhcj48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</w:fldData>
              </w:fldChar>
            </w:r>
            <w:r w:rsidR="00DD0124">
              <w:rPr>
                <w:rFonts w:ascii="Times New Roman" w:eastAsia="等线" w:hAnsi="Times New Roman" w:cs="Times New Roman"/>
                <w:color w:val="00B050"/>
                <w:sz w:val="20"/>
                <w:szCs w:val="20"/>
              </w:rPr>
              <w:instrText xml:space="preserve"> ADDIN EN.CITE.DATA </w:instrText>
            </w:r>
            <w:r w:rsidR="00DD0124">
              <w:rPr>
                <w:rFonts w:ascii="Times New Roman" w:eastAsia="等线" w:hAnsi="Times New Roman" w:cs="Times New Roman"/>
                <w:color w:val="00B050"/>
                <w:sz w:val="20"/>
                <w:szCs w:val="20"/>
              </w:rPr>
            </w:r>
            <w:r w:rsidR="00DD0124">
              <w:rPr>
                <w:rFonts w:ascii="Times New Roman" w:eastAsia="等线" w:hAnsi="Times New Roman" w:cs="Times New Roman"/>
                <w:color w:val="00B050"/>
                <w:sz w:val="20"/>
                <w:szCs w:val="20"/>
              </w:rPr>
              <w:fldChar w:fldCharType="end"/>
            </w:r>
            <w:r w:rsidR="00680C0D" w:rsidRPr="00467B8B">
              <w:rPr>
                <w:rFonts w:ascii="Times New Roman" w:eastAsia="等线" w:hAnsi="Times New Roman" w:cs="Times New Roman"/>
                <w:color w:val="00B050"/>
                <w:sz w:val="20"/>
                <w:szCs w:val="20"/>
              </w:rPr>
              <w:fldChar w:fldCharType="separate"/>
            </w:r>
            <w:r w:rsidR="00DD0124">
              <w:rPr>
                <w:rFonts w:ascii="Times New Roman" w:eastAsia="等线" w:hAnsi="Times New Roman" w:cs="Times New Roman"/>
                <w:noProof/>
                <w:color w:val="00B050"/>
                <w:sz w:val="20"/>
                <w:szCs w:val="20"/>
              </w:rPr>
              <w:t>(Yoshida et al., 2019)</w:t>
            </w:r>
            <w:r w:rsidR="00680C0D" w:rsidRPr="00467B8B">
              <w:rPr>
                <w:rFonts w:ascii="Times New Roman" w:eastAsia="等线" w:hAnsi="Times New Roman" w:cs="Times New Roman"/>
                <w:color w:val="00B050"/>
                <w:sz w:val="20"/>
                <w:szCs w:val="20"/>
              </w:rPr>
              <w:fldChar w:fldCharType="end"/>
            </w:r>
          </w:p>
        </w:tc>
      </w:tr>
      <w:tr w:rsidR="00567AA1" w:rsidRPr="00467B8B" w14:paraId="15D02379" w14:textId="77777777" w:rsidTr="00AF5377">
        <w:trPr>
          <w:trHeight w:val="320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A111FC4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  <w:t>Olea europaea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DFC6052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Oeu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6080A86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414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D887D55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Lamiales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83D3118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autotrophic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E915270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50684</w:t>
            </w:r>
          </w:p>
        </w:tc>
        <w:tc>
          <w:tcPr>
            <w:tcW w:w="155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814821C" w14:textId="6330A1FB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Ref. </w:t>
            </w:r>
            <w:r w:rsidR="00680C0D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VbnZlcjwvQXV0aG9yPjxZZWFyPjIwMTc8L1llYXI+PFJl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=
</w:fldData>
              </w:fldChar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VbnZlcjwvQXV0aG9yPjxZZWFyPjIwMTc8L1llYXI+PFJl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=
</w:fldData>
              </w:fldChar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="00680C0D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DD0124">
              <w:rPr>
                <w:rFonts w:ascii="Times New Roman" w:eastAsia="等线" w:hAnsi="Times New Roman" w:cs="Times New Roman"/>
                <w:noProof/>
                <w:color w:val="000000"/>
                <w:sz w:val="20"/>
                <w:szCs w:val="20"/>
              </w:rPr>
              <w:t>(Unver et al., 2017)</w:t>
            </w:r>
            <w:r w:rsidR="00680C0D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567AA1" w:rsidRPr="00467B8B" w14:paraId="51A0C1C6" w14:textId="77777777" w:rsidTr="00AF5377">
        <w:trPr>
          <w:trHeight w:val="320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07C0CA2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  <w:t>Sesamum indicum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1FD842F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Si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55C4D71D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418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B7D5DC8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Lamiales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383B13A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autotrophic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E32C361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22704</w:t>
            </w:r>
          </w:p>
        </w:tc>
        <w:tc>
          <w:tcPr>
            <w:tcW w:w="155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C7E3AC1" w14:textId="3E39A805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Ref. </w:t>
            </w:r>
            <w:r w:rsidR="00680C0D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XYW5nPC9BdXRob3I+PFllYXI+MjAxNDwvWWVhcj48UmVj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</w:fldData>
              </w:fldChar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XYW5nPC9BdXRob3I+PFllYXI+MjAxNDwvWWVhcj48UmVj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</w:fldData>
              </w:fldChar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="00680C0D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DD0124">
              <w:rPr>
                <w:rFonts w:ascii="Times New Roman" w:eastAsia="等线" w:hAnsi="Times New Roman" w:cs="Times New Roman"/>
                <w:noProof/>
                <w:color w:val="000000"/>
                <w:sz w:val="20"/>
                <w:szCs w:val="20"/>
              </w:rPr>
              <w:t>(Wang et al., 2014a)</w:t>
            </w:r>
            <w:r w:rsidR="00680C0D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567AA1" w:rsidRPr="00467B8B" w14:paraId="26383A2C" w14:textId="77777777" w:rsidTr="00AF5377">
        <w:trPr>
          <w:trHeight w:val="320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E2ECFD2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  <w:t>Capsicum annuum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4E75759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Can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A0EC3AE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407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375B598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Solanales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25C4315B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autotrophic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2A63F2E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29103</w:t>
            </w:r>
          </w:p>
        </w:tc>
        <w:tc>
          <w:tcPr>
            <w:tcW w:w="155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ED2C0B8" w14:textId="3BC615E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Ref. </w:t>
            </w:r>
            <w:r w:rsidR="00680C0D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LaW08L0F1dGhvcj48WWVhcj4yMDE0PC9ZZWFyPjxSZWNO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</w:fldData>
              </w:fldChar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LaW08L0F1dGhvcj48WWVhcj4yMDE0PC9ZZWFyPjxSZWNO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</w:fldData>
              </w:fldChar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="00680C0D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DD0124">
              <w:rPr>
                <w:rFonts w:ascii="Times New Roman" w:eastAsia="等线" w:hAnsi="Times New Roman" w:cs="Times New Roman"/>
                <w:noProof/>
                <w:color w:val="000000"/>
                <w:sz w:val="20"/>
                <w:szCs w:val="20"/>
              </w:rPr>
              <w:t>(Kim et al., 2014)</w:t>
            </w:r>
            <w:r w:rsidR="00680C0D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567AA1" w:rsidRPr="00467B8B" w14:paraId="6A0E09C6" w14:textId="77777777" w:rsidTr="00AF5377">
        <w:trPr>
          <w:trHeight w:val="320"/>
        </w:trPr>
        <w:tc>
          <w:tcPr>
            <w:tcW w:w="2127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1C032978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i/>
                <w:iCs/>
                <w:color w:val="00B05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i/>
                <w:iCs/>
                <w:color w:val="00B050"/>
                <w:sz w:val="20"/>
                <w:szCs w:val="20"/>
              </w:rPr>
              <w:t>Cuscuta australis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405AA168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B05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B050"/>
                <w:sz w:val="20"/>
                <w:szCs w:val="20"/>
              </w:rPr>
              <w:t>Cau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6FEEF130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B05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B050"/>
                <w:sz w:val="20"/>
                <w:szCs w:val="20"/>
              </w:rPr>
              <w:t>26755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3CA7B98C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B05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B050"/>
                <w:sz w:val="20"/>
                <w:szCs w:val="20"/>
              </w:rPr>
              <w:t>Solanales</w:t>
            </w:r>
          </w:p>
        </w:tc>
        <w:tc>
          <w:tcPr>
            <w:tcW w:w="184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0985F41F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B05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B050"/>
                <w:sz w:val="20"/>
                <w:szCs w:val="20"/>
              </w:rPr>
              <w:t xml:space="preserve">parasitic 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2F30EF1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B05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B050"/>
                <w:sz w:val="20"/>
                <w:szCs w:val="20"/>
              </w:rPr>
              <w:t>19658</w:t>
            </w:r>
          </w:p>
        </w:tc>
        <w:tc>
          <w:tcPr>
            <w:tcW w:w="1553" w:type="dxa"/>
            <w:tcBorders>
              <w:top w:val="nil"/>
              <w:left w:val="nil"/>
              <w:bottom w:val="nil"/>
              <w:right w:val="nil"/>
            </w:tcBorders>
            <w:noWrap/>
            <w:vAlign w:val="center"/>
            <w:hideMark/>
          </w:tcPr>
          <w:p w14:paraId="719130E7" w14:textId="11EFD3DA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B05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B050"/>
                <w:sz w:val="20"/>
                <w:szCs w:val="20"/>
              </w:rPr>
              <w:t>Ref.</w:t>
            </w: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 </w:t>
            </w:r>
            <w:r w:rsidR="00680C0D" w:rsidRPr="00467B8B">
              <w:rPr>
                <w:rFonts w:ascii="Times New Roman" w:eastAsia="等线" w:hAnsi="Times New Roman" w:cs="Times New Roman"/>
                <w:color w:val="00B050"/>
                <w:sz w:val="20"/>
                <w:szCs w:val="20"/>
              </w:rPr>
              <w:fldChar w:fldCharType="begin">
                <w:fldData xml:space="preserve">PEVuZE5vdGU+PENpdGU+PEF1dGhvcj5TdW48L0F1dGhvcj48WWVhcj4yMDE4PC9ZZWFyPjxSZWNO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</w:fldData>
              </w:fldChar>
            </w:r>
            <w:r w:rsidR="00DD0124">
              <w:rPr>
                <w:rFonts w:ascii="Times New Roman" w:eastAsia="等线" w:hAnsi="Times New Roman" w:cs="Times New Roman"/>
                <w:color w:val="00B050"/>
                <w:sz w:val="20"/>
                <w:szCs w:val="20"/>
              </w:rPr>
              <w:instrText xml:space="preserve"> ADDIN EN.CITE </w:instrText>
            </w:r>
            <w:r w:rsidR="00DD0124">
              <w:rPr>
                <w:rFonts w:ascii="Times New Roman" w:eastAsia="等线" w:hAnsi="Times New Roman" w:cs="Times New Roman"/>
                <w:color w:val="00B050"/>
                <w:sz w:val="20"/>
                <w:szCs w:val="20"/>
              </w:rPr>
              <w:fldChar w:fldCharType="begin">
                <w:fldData xml:space="preserve">PEVuZE5vdGU+PENpdGU+PEF1dGhvcj5TdW48L0F1dGhvcj48WWVhcj4yMDE4PC9ZZWFyPjxSZWNO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</w:fldData>
              </w:fldChar>
            </w:r>
            <w:r w:rsidR="00DD0124">
              <w:rPr>
                <w:rFonts w:ascii="Times New Roman" w:eastAsia="等线" w:hAnsi="Times New Roman" w:cs="Times New Roman"/>
                <w:color w:val="00B050"/>
                <w:sz w:val="20"/>
                <w:szCs w:val="20"/>
              </w:rPr>
              <w:instrText xml:space="preserve"> ADDIN EN.CITE.DATA </w:instrText>
            </w:r>
            <w:r w:rsidR="00DD0124">
              <w:rPr>
                <w:rFonts w:ascii="Times New Roman" w:eastAsia="等线" w:hAnsi="Times New Roman" w:cs="Times New Roman"/>
                <w:color w:val="00B050"/>
                <w:sz w:val="20"/>
                <w:szCs w:val="20"/>
              </w:rPr>
            </w:r>
            <w:r w:rsidR="00DD0124">
              <w:rPr>
                <w:rFonts w:ascii="Times New Roman" w:eastAsia="等线" w:hAnsi="Times New Roman" w:cs="Times New Roman"/>
                <w:color w:val="00B050"/>
                <w:sz w:val="20"/>
                <w:szCs w:val="20"/>
              </w:rPr>
              <w:fldChar w:fldCharType="end"/>
            </w:r>
            <w:r w:rsidR="00680C0D" w:rsidRPr="00467B8B">
              <w:rPr>
                <w:rFonts w:ascii="Times New Roman" w:eastAsia="等线" w:hAnsi="Times New Roman" w:cs="Times New Roman"/>
                <w:color w:val="00B050"/>
                <w:sz w:val="20"/>
                <w:szCs w:val="20"/>
              </w:rPr>
              <w:fldChar w:fldCharType="separate"/>
            </w:r>
            <w:r w:rsidR="00DD0124">
              <w:rPr>
                <w:rFonts w:ascii="Times New Roman" w:eastAsia="等线" w:hAnsi="Times New Roman" w:cs="Times New Roman"/>
                <w:noProof/>
                <w:color w:val="00B050"/>
                <w:sz w:val="20"/>
                <w:szCs w:val="20"/>
              </w:rPr>
              <w:t>(Sun et al., 2018)</w:t>
            </w:r>
            <w:r w:rsidR="00680C0D" w:rsidRPr="00467B8B">
              <w:rPr>
                <w:rFonts w:ascii="Times New Roman" w:eastAsia="等线" w:hAnsi="Times New Roman" w:cs="Times New Roman"/>
                <w:color w:val="00B050"/>
                <w:sz w:val="20"/>
                <w:szCs w:val="20"/>
              </w:rPr>
              <w:fldChar w:fldCharType="end"/>
            </w:r>
          </w:p>
        </w:tc>
      </w:tr>
      <w:tr w:rsidR="00567AA1" w:rsidRPr="00467B8B" w14:paraId="61833409" w14:textId="77777777" w:rsidTr="00AF5377">
        <w:trPr>
          <w:trHeight w:val="320"/>
        </w:trPr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237A686E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  <w:t>Ipomoea nil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2A04F856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Ini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1BB7D3CF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35883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76457A7F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Solanales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62795338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autotrophic 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637A7990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41993</w:t>
            </w:r>
          </w:p>
        </w:tc>
        <w:tc>
          <w:tcPr>
            <w:tcW w:w="155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6C966A91" w14:textId="12785DE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Ref. </w:t>
            </w:r>
            <w:r w:rsidR="00680C0D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Ib3NoaW5vPC9BdXRob3I+PFllYXI+MjAxNjwvWWVhcj48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=
</w:fldData>
              </w:fldChar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Ib3NoaW5vPC9BdXRob3I+PFllYXI+MjAxNjwvWWVhcj48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=
</w:fldData>
              </w:fldChar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="00680C0D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DD0124">
              <w:rPr>
                <w:rFonts w:ascii="Times New Roman" w:eastAsia="等线" w:hAnsi="Times New Roman" w:cs="Times New Roman"/>
                <w:noProof/>
                <w:color w:val="000000"/>
                <w:sz w:val="20"/>
                <w:szCs w:val="20"/>
              </w:rPr>
              <w:t>(Hoshino et al., 2016)</w:t>
            </w:r>
            <w:r w:rsidR="00680C0D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567AA1" w:rsidRPr="00467B8B" w14:paraId="6CEE48EC" w14:textId="77777777" w:rsidTr="00AF5377">
        <w:trPr>
          <w:trHeight w:val="320"/>
        </w:trPr>
        <w:tc>
          <w:tcPr>
            <w:tcW w:w="2127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463E874E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  <w:lastRenderedPageBreak/>
              <w:t>Solanum lycopersicum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67D9A5F5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Sly</w:t>
            </w:r>
          </w:p>
        </w:tc>
        <w:tc>
          <w:tcPr>
            <w:tcW w:w="850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23C09F84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4081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2FB459EE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Solanales</w:t>
            </w:r>
          </w:p>
        </w:tc>
        <w:tc>
          <w:tcPr>
            <w:tcW w:w="1843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34EAC42C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autotrophic 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2D74951E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33741</w:t>
            </w:r>
          </w:p>
        </w:tc>
        <w:tc>
          <w:tcPr>
            <w:tcW w:w="1553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vAlign w:val="center"/>
            <w:hideMark/>
          </w:tcPr>
          <w:p w14:paraId="6C895E29" w14:textId="0E8726AB" w:rsidR="00A56BAB" w:rsidRPr="00467B8B" w:rsidRDefault="00A56BAB" w:rsidP="003B5374">
            <w:pPr>
              <w:ind w:right="200"/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Ref. </w:t>
            </w:r>
            <w:r w:rsidR="00680C0D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begin"/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 &lt;EndNote&gt;&lt;Cite&gt;&lt;Author&gt;Tomato Genome&lt;/Author&gt;&lt;Year&gt;2012&lt;/Year&gt;&lt;RecNum&gt;28486&lt;/RecNum&gt;&lt;DisplayText&gt;(Tomato Genome, 2012)&lt;/DisplayText&gt;&lt;record&gt;&lt;rec-number&gt;28486&lt;/rec-number&gt;&lt;foreign-keys&gt;&lt;key app="EN" db-id="2trxdswv7s5efvezazppdwwzsvvewzz25pwp" timestamp="1622192341" guid="86f635a6-fbf9-4957-89f4-8c6758522cec"&gt;28486&lt;/key&gt;&lt;/foreign-keys&gt;&lt;ref-type name="Journal Article"&gt;17&lt;/ref-type&gt;&lt;contributors&gt;&lt;authors&gt;&lt;author&gt;Tomato Genome, Consortium&lt;/author&gt;&lt;/authors&gt;&lt;/contributors&gt;&lt;titles&gt;&lt;title&gt;The tomato genome sequence provides insights into fleshy fruit evolution&lt;/title&gt;&lt;secondary-title&gt;Nature&lt;/secondary-title&gt;&lt;/titles&gt;&lt;periodical&gt;&lt;full-title&gt;Nature&lt;/full-title&gt;&lt;abbr-1&gt;Nature&lt;/abbr-1&gt;&lt;abbr-2&gt;Nature&lt;/abbr-2&gt;&lt;/periodical&gt;&lt;pages&gt;635-41&lt;/pages&gt;&lt;volume&gt;485&lt;/volume&gt;&lt;number&gt;7400&lt;/number&gt;&lt;edition&gt;2012/06/05&lt;/edition&gt;&lt;keywords&gt;&lt;keyword&gt;Arabidopsis/genetics&lt;/keyword&gt;&lt;keyword&gt;*Evolution, Molecular&lt;/keyword&gt;&lt;keyword&gt;Genetic Variation/genetics&lt;/keyword&gt;&lt;keyword&gt;Genome, Plant/*genetics&lt;/keyword&gt;&lt;keyword&gt;Genomics&lt;/keyword&gt;&lt;keyword&gt;Lycopersicon esculentum/*genetics/physiology&lt;/keyword&gt;&lt;keyword&gt;Molecular Sequence Data&lt;/keyword&gt;&lt;keyword&gt;Phylogeny&lt;/keyword&gt;&lt;keyword&gt;RNA, Plant/genetics&lt;/keyword&gt;&lt;keyword&gt;Sequence Analysis, DNA&lt;/keyword&gt;&lt;keyword&gt;Solanum tuberosum/genetics&lt;/keyword&gt;&lt;keyword&gt;Soybeans/genetics&lt;/keyword&gt;&lt;keyword&gt;Synteny&lt;/keyword&gt;&lt;/keywords&gt;&lt;dates&gt;&lt;year&gt;2012&lt;/year&gt;&lt;pub-dates&gt;&lt;date&gt;May 30&lt;/date&gt;&lt;/pub-dates&gt;&lt;/dates&gt;&lt;isbn&gt;1476-4687 (Electronic)&amp;#xD;0028-0836 (Linking)&lt;/isbn&gt;&lt;accession-num&gt;22660326&lt;/accession-num&gt;&lt;urls&gt;&lt;related-urls&gt;&lt;url&gt;https://www.ncbi.nlm.nih.gov/pubmed/22660326&lt;/url&gt;&lt;/related-urls&gt;&lt;/urls&gt;&lt;custom2&gt;PMC3378239&lt;/custom2&gt;&lt;electronic-resource-num&gt;10.1038/nature11119&lt;/electronic-resource-num&gt;&lt;/record&gt;&lt;/Cite&gt;&lt;/EndNote&gt;</w:instrText>
            </w:r>
            <w:r w:rsidR="00680C0D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DD0124">
              <w:rPr>
                <w:rFonts w:ascii="Times New Roman" w:eastAsia="等线" w:hAnsi="Times New Roman" w:cs="Times New Roman"/>
                <w:noProof/>
                <w:color w:val="000000"/>
                <w:sz w:val="20"/>
                <w:szCs w:val="20"/>
              </w:rPr>
              <w:t>(Tomato Genome, 2012)</w:t>
            </w:r>
            <w:r w:rsidR="00680C0D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  <w:tr w:rsidR="00567AA1" w:rsidRPr="00467B8B" w14:paraId="530CA782" w14:textId="77777777" w:rsidTr="00AF5377">
        <w:trPr>
          <w:trHeight w:val="320"/>
        </w:trPr>
        <w:tc>
          <w:tcPr>
            <w:tcW w:w="212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5111B97D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i/>
                <w:iCs/>
                <w:color w:val="000000"/>
                <w:sz w:val="20"/>
                <w:szCs w:val="20"/>
              </w:rPr>
              <w:t>Solanum tuberosum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3005D8DD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Stu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6B5D51B3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4113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761441CD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Solanales</w:t>
            </w:r>
          </w:p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022D4665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autotrophic 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1DF239FB" w14:textId="77777777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>39028</w:t>
            </w:r>
          </w:p>
        </w:tc>
        <w:tc>
          <w:tcPr>
            <w:tcW w:w="1553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center"/>
            <w:hideMark/>
          </w:tcPr>
          <w:p w14:paraId="70A708E2" w14:textId="176136C1" w:rsidR="00A56BAB" w:rsidRPr="00467B8B" w:rsidRDefault="00A56BAB" w:rsidP="003B5374">
            <w:pPr>
              <w:jc w:val="both"/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pPr>
            <w:r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t xml:space="preserve">Ref. </w:t>
            </w:r>
            <w:r w:rsidR="00680C0D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TaGFybWE8L0F1dGhvcj48WWVhcj4yMDEzPC9ZZWFyPjxS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</w:fldData>
              </w:fldChar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 </w:instrText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begin">
                <w:fldData xml:space="preserve">PEVuZE5vdGU+PENpdGU+PEF1dGhvcj5TaGFybWE8L0F1dGhvcj48WWVhcj4yMDEzPC9ZZWFyPjxS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</w:fldData>
              </w:fldChar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instrText xml:space="preserve"> ADDIN EN.CITE.DATA </w:instrText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</w:r>
            <w:r w:rsidR="00DD0124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  <w:r w:rsidR="00680C0D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separate"/>
            </w:r>
            <w:r w:rsidR="00DD0124">
              <w:rPr>
                <w:rFonts w:ascii="Times New Roman" w:eastAsia="等线" w:hAnsi="Times New Roman" w:cs="Times New Roman"/>
                <w:noProof/>
                <w:color w:val="000000"/>
                <w:sz w:val="20"/>
                <w:szCs w:val="20"/>
              </w:rPr>
              <w:t>(Sharma et al., 2013)</w:t>
            </w:r>
            <w:r w:rsidR="00680C0D" w:rsidRPr="00467B8B">
              <w:rPr>
                <w:rFonts w:ascii="Times New Roman" w:eastAsia="等线" w:hAnsi="Times New Roman" w:cs="Times New Roman"/>
                <w:color w:val="000000"/>
                <w:sz w:val="20"/>
                <w:szCs w:val="20"/>
              </w:rPr>
              <w:fldChar w:fldCharType="end"/>
            </w:r>
          </w:p>
        </w:tc>
      </w:tr>
    </w:tbl>
    <w:p w14:paraId="43AA0CA6" w14:textId="77777777" w:rsidR="00ED2D36" w:rsidRPr="00467B8B" w:rsidRDefault="00ED2D36" w:rsidP="003B5374">
      <w:pPr>
        <w:spacing w:after="156"/>
        <w:jc w:val="both"/>
        <w:rPr>
          <w:rFonts w:ascii="Times New Roman" w:eastAsia="仿宋" w:hAnsi="Times New Roman" w:cs="Times New Roman"/>
          <w:b/>
          <w:bCs/>
          <w:sz w:val="20"/>
          <w:szCs w:val="20"/>
        </w:rPr>
      </w:pPr>
    </w:p>
    <w:p w14:paraId="5BB26FAA" w14:textId="77777777" w:rsidR="00DF2EFC" w:rsidRPr="00467B8B" w:rsidRDefault="00DF2EFC" w:rsidP="003B5374">
      <w:pPr>
        <w:spacing w:afterLines="50" w:after="156"/>
        <w:jc w:val="both"/>
        <w:rPr>
          <w:rFonts w:ascii="Times New Roman" w:hAnsi="Times New Roman" w:cs="Times New Roman"/>
          <w:b/>
          <w:bCs/>
          <w:color w:val="000000"/>
          <w:sz w:val="20"/>
          <w:szCs w:val="20"/>
        </w:rPr>
      </w:pPr>
      <w:r w:rsidRPr="00467B8B">
        <w:rPr>
          <w:rFonts w:ascii="Times New Roman" w:hAnsi="Times New Roman" w:cs="Times New Roman"/>
          <w:b/>
          <w:bCs/>
          <w:color w:val="000000"/>
          <w:sz w:val="20"/>
          <w:szCs w:val="20"/>
        </w:rPr>
        <w:br w:type="page"/>
      </w:r>
    </w:p>
    <w:p w14:paraId="564C3335" w14:textId="784871C7" w:rsidR="00717047" w:rsidRPr="00467B8B" w:rsidRDefault="00F63DF9" w:rsidP="003B5374">
      <w:pPr>
        <w:spacing w:after="156"/>
        <w:jc w:val="both"/>
        <w:rPr>
          <w:rFonts w:ascii="Times New Roman" w:hAnsi="Times New Roman" w:cs="Times New Roman"/>
          <w:b/>
          <w:bCs/>
          <w:color w:val="000000"/>
          <w:sz w:val="20"/>
          <w:szCs w:val="20"/>
        </w:rPr>
      </w:pPr>
      <w:r w:rsidRPr="00467B8B">
        <w:rPr>
          <w:rFonts w:ascii="Times New Roman" w:hAnsi="Times New Roman" w:cs="Times New Roman"/>
          <w:b/>
          <w:bCs/>
          <w:color w:val="000000"/>
          <w:sz w:val="20"/>
          <w:szCs w:val="20"/>
        </w:rPr>
        <w:lastRenderedPageBreak/>
        <w:t xml:space="preserve">SI References </w:t>
      </w:r>
    </w:p>
    <w:p w14:paraId="1506B89D" w14:textId="71C5B350" w:rsidR="00CC60C2" w:rsidRPr="00CC60C2" w:rsidRDefault="00680C0D" w:rsidP="00CC60C2">
      <w:pPr>
        <w:pStyle w:val="EndNoteBibliography"/>
        <w:spacing w:after="156"/>
        <w:ind w:left="720" w:hanging="720"/>
      </w:pPr>
      <w:r w:rsidRPr="00467B8B">
        <w:rPr>
          <w:rFonts w:ascii="Times New Roman" w:hAnsi="Times New Roman" w:cs="Times New Roman"/>
          <w:b/>
          <w:bCs/>
          <w:color w:val="000000"/>
          <w:szCs w:val="20"/>
        </w:rPr>
        <w:fldChar w:fldCharType="begin"/>
      </w:r>
      <w:r w:rsidRPr="00467B8B">
        <w:rPr>
          <w:rFonts w:ascii="Times New Roman" w:hAnsi="Times New Roman" w:cs="Times New Roman"/>
          <w:b/>
          <w:bCs/>
          <w:color w:val="000000"/>
          <w:szCs w:val="20"/>
        </w:rPr>
        <w:instrText xml:space="preserve"> ADDIN EN.REFLIST </w:instrText>
      </w:r>
      <w:r w:rsidRPr="00467B8B">
        <w:rPr>
          <w:rFonts w:ascii="Times New Roman" w:hAnsi="Times New Roman" w:cs="Times New Roman"/>
          <w:b/>
          <w:bCs/>
          <w:color w:val="000000"/>
          <w:szCs w:val="20"/>
        </w:rPr>
        <w:fldChar w:fldCharType="separate"/>
      </w:r>
      <w:r w:rsidR="00CC60C2" w:rsidRPr="00CC60C2">
        <w:rPr>
          <w:b/>
        </w:rPr>
        <w:t xml:space="preserve">Bredeson, J.V., Lyons, J.B., Oniyinde, I.O., Okereke, N.R., Kolade, O., Nnabue, I., et al. </w:t>
      </w:r>
      <w:r w:rsidR="00CC60C2" w:rsidRPr="00CC60C2">
        <w:t xml:space="preserve">(2021) Chromosome evolution and the genetic basis of agronomically important traits in greater yam. </w:t>
      </w:r>
      <w:r w:rsidR="00CC60C2" w:rsidRPr="00CC60C2">
        <w:rPr>
          <w:i/>
        </w:rPr>
        <w:t>bioRxiv</w:t>
      </w:r>
      <w:r w:rsidR="00CC60C2" w:rsidRPr="00CC60C2">
        <w:t xml:space="preserve">, 2021.2004.2014.439117. </w:t>
      </w:r>
      <w:hyperlink r:id="rId14" w:history="1">
        <w:r w:rsidR="00CC60C2" w:rsidRPr="00CC60C2">
          <w:rPr>
            <w:rStyle w:val="a8"/>
          </w:rPr>
          <w:t>https://doi.org/10.1101/2021.04.14.439117</w:t>
        </w:r>
      </w:hyperlink>
    </w:p>
    <w:p w14:paraId="1962AD7D" w14:textId="344C575F" w:rsidR="00CC60C2" w:rsidRPr="00CC60C2" w:rsidRDefault="00CC60C2" w:rsidP="00CC60C2">
      <w:pPr>
        <w:pStyle w:val="EndNoteBibliography"/>
        <w:spacing w:after="156"/>
        <w:ind w:left="720" w:hanging="720"/>
      </w:pPr>
      <w:r w:rsidRPr="00CC60C2">
        <w:rPr>
          <w:b/>
        </w:rPr>
        <w:t xml:space="preserve">Cai, J., Liu, X., Vanneste, K., Proost, S., Tsai, W.C., Liu, K.W., et al. </w:t>
      </w:r>
      <w:r w:rsidRPr="00CC60C2">
        <w:t xml:space="preserve">(2015) The genome sequence of the orchid </w:t>
      </w:r>
      <w:r w:rsidRPr="00CC60C2">
        <w:rPr>
          <w:i/>
        </w:rPr>
        <w:t>Phalaenopsis equestris</w:t>
      </w:r>
      <w:r w:rsidRPr="00CC60C2">
        <w:t xml:space="preserve">. </w:t>
      </w:r>
      <w:r w:rsidRPr="00CC60C2">
        <w:rPr>
          <w:i/>
        </w:rPr>
        <w:t>Nature Genetics</w:t>
      </w:r>
      <w:r w:rsidRPr="00CC60C2">
        <w:t xml:space="preserve">, </w:t>
      </w:r>
      <w:r w:rsidRPr="00CC60C2">
        <w:rPr>
          <w:b/>
        </w:rPr>
        <w:t>47</w:t>
      </w:r>
      <w:r w:rsidRPr="00CC60C2">
        <w:t xml:space="preserve">, 65-72. </w:t>
      </w:r>
      <w:hyperlink r:id="rId15" w:history="1">
        <w:r w:rsidRPr="00CC60C2">
          <w:rPr>
            <w:rStyle w:val="a8"/>
          </w:rPr>
          <w:t>https://doi.org/10.1038/ng.3149</w:t>
        </w:r>
      </w:hyperlink>
    </w:p>
    <w:p w14:paraId="5551C3D0" w14:textId="3D4DD66A" w:rsidR="00CC60C2" w:rsidRPr="00CC60C2" w:rsidRDefault="00CC60C2" w:rsidP="00CC60C2">
      <w:pPr>
        <w:pStyle w:val="EndNoteBibliography"/>
        <w:spacing w:after="156"/>
        <w:ind w:left="720" w:hanging="720"/>
        <w:rPr>
          <w:u w:val="single"/>
        </w:rPr>
      </w:pPr>
      <w:r w:rsidRPr="00CC60C2">
        <w:rPr>
          <w:b/>
        </w:rPr>
        <w:t xml:space="preserve">Cai, L., Arnold, B.J., Xi, Z., Khost, D.E., Patel, N., Hartmann, C.B., et al. </w:t>
      </w:r>
      <w:r w:rsidRPr="00CC60C2">
        <w:t xml:space="preserve">(2021) Deeply altered genome architecture in the endoparasitic flowering plant </w:t>
      </w:r>
      <w:r w:rsidRPr="00CC60C2">
        <w:rPr>
          <w:i/>
        </w:rPr>
        <w:t xml:space="preserve">Sapria himalayana </w:t>
      </w:r>
      <w:r w:rsidRPr="00CC60C2">
        <w:t xml:space="preserve">Griff. (Rafflesiaceae). </w:t>
      </w:r>
      <w:r w:rsidRPr="00CC60C2">
        <w:rPr>
          <w:i/>
        </w:rPr>
        <w:t>Current Biology</w:t>
      </w:r>
      <w:r w:rsidRPr="00CC60C2">
        <w:t xml:space="preserve">, </w:t>
      </w:r>
      <w:r w:rsidRPr="00CC60C2">
        <w:rPr>
          <w:b/>
        </w:rPr>
        <w:t>31</w:t>
      </w:r>
      <w:r w:rsidRPr="00CC60C2">
        <w:t xml:space="preserve">, 1002-1011. </w:t>
      </w:r>
      <w:hyperlink r:id="rId16" w:history="1">
        <w:r w:rsidRPr="00CC60C2">
          <w:rPr>
            <w:rStyle w:val="a8"/>
          </w:rPr>
          <w:t>https://doi.org/10.1016/j.cub.2020.12.045</w:t>
        </w:r>
      </w:hyperlink>
    </w:p>
    <w:p w14:paraId="15489212" w14:textId="3ABBBA2D" w:rsidR="00CC60C2" w:rsidRPr="00CC60C2" w:rsidRDefault="00CC60C2" w:rsidP="00CC60C2">
      <w:pPr>
        <w:pStyle w:val="EndNoteBibliography"/>
        <w:spacing w:after="156"/>
        <w:ind w:left="720" w:hanging="720"/>
      </w:pPr>
      <w:r w:rsidRPr="00CC60C2">
        <w:rPr>
          <w:b/>
        </w:rPr>
        <w:t xml:space="preserve">Chaw, S.M., Liu, Y.C., Wu, Y.W., Wang, H.Y., Lin, C.I., Wu, C.S., et al. </w:t>
      </w:r>
      <w:r w:rsidRPr="00CC60C2">
        <w:t xml:space="preserve">(2019) Stout camphor tree genome fills gaps in understanding of flowering plant genome evolution. </w:t>
      </w:r>
      <w:r w:rsidRPr="00CC60C2">
        <w:rPr>
          <w:i/>
        </w:rPr>
        <w:t>Nature Plants</w:t>
      </w:r>
      <w:r w:rsidRPr="00CC60C2">
        <w:t xml:space="preserve">, </w:t>
      </w:r>
      <w:r w:rsidRPr="00CC60C2">
        <w:rPr>
          <w:b/>
        </w:rPr>
        <w:t>5</w:t>
      </w:r>
      <w:r w:rsidRPr="00CC60C2">
        <w:t xml:space="preserve">, 63-73. </w:t>
      </w:r>
      <w:hyperlink r:id="rId17" w:history="1">
        <w:r w:rsidRPr="00CC60C2">
          <w:rPr>
            <w:rStyle w:val="a8"/>
          </w:rPr>
          <w:t>https://doi.org/10.1038/s41477-018-0337-0</w:t>
        </w:r>
      </w:hyperlink>
    </w:p>
    <w:p w14:paraId="3FFA6988" w14:textId="31E2872D" w:rsidR="00CC60C2" w:rsidRPr="00CC60C2" w:rsidRDefault="00CC60C2" w:rsidP="00CC60C2">
      <w:pPr>
        <w:pStyle w:val="EndNoteBibliography"/>
        <w:spacing w:after="156"/>
        <w:ind w:left="720" w:hanging="720"/>
      </w:pPr>
      <w:r w:rsidRPr="00CC60C2">
        <w:rPr>
          <w:b/>
        </w:rPr>
        <w:t xml:space="preserve">Chen, J., Hao, Z., Guang, X., Zhao, C., Wang, P., Xue, L., et al. </w:t>
      </w:r>
      <w:r w:rsidRPr="00CC60C2">
        <w:t xml:space="preserve">(2019) </w:t>
      </w:r>
      <w:r w:rsidRPr="00CC60C2">
        <w:rPr>
          <w:i/>
        </w:rPr>
        <w:t xml:space="preserve">Liriodendron </w:t>
      </w:r>
      <w:r w:rsidRPr="00CC60C2">
        <w:t xml:space="preserve">genome sheds light on angiosperm phylogeny and species-pair differentiation. </w:t>
      </w:r>
      <w:r w:rsidRPr="00CC60C2">
        <w:rPr>
          <w:i/>
        </w:rPr>
        <w:t>Nature Plants</w:t>
      </w:r>
      <w:r w:rsidRPr="00CC60C2">
        <w:t xml:space="preserve">, </w:t>
      </w:r>
      <w:r w:rsidRPr="00CC60C2">
        <w:rPr>
          <w:b/>
        </w:rPr>
        <w:t>5</w:t>
      </w:r>
      <w:r w:rsidRPr="00CC60C2">
        <w:t xml:space="preserve">, 18-25. </w:t>
      </w:r>
      <w:hyperlink r:id="rId18" w:history="1">
        <w:r w:rsidRPr="00CC60C2">
          <w:rPr>
            <w:rStyle w:val="a8"/>
          </w:rPr>
          <w:t>https://doi.org/10.1038/s41477-018-0323-6</w:t>
        </w:r>
      </w:hyperlink>
    </w:p>
    <w:p w14:paraId="6DE423A7" w14:textId="10098A93" w:rsidR="00CC60C2" w:rsidRPr="00CC60C2" w:rsidRDefault="00CC60C2" w:rsidP="00CC60C2">
      <w:pPr>
        <w:pStyle w:val="EndNoteBibliography"/>
        <w:spacing w:after="156"/>
        <w:ind w:left="720" w:hanging="720"/>
      </w:pPr>
      <w:r w:rsidRPr="00CC60C2">
        <w:rPr>
          <w:b/>
        </w:rPr>
        <w:t xml:space="preserve">Cheng, C.Y., Krishnakumar, V., Chan, A., Thibaud-Nissen, F., Schobel, S. and Town, C.D. </w:t>
      </w:r>
      <w:r w:rsidRPr="00CC60C2">
        <w:t xml:space="preserve">(2016) Araport11: a complete reannotation of the </w:t>
      </w:r>
      <w:r w:rsidRPr="00CC60C2">
        <w:rPr>
          <w:i/>
        </w:rPr>
        <w:t xml:space="preserve">Arabidopsis thaliana </w:t>
      </w:r>
      <w:r w:rsidRPr="00CC60C2">
        <w:t xml:space="preserve">reference genome. </w:t>
      </w:r>
      <w:r w:rsidRPr="00CC60C2">
        <w:rPr>
          <w:i/>
        </w:rPr>
        <w:t>Plant Journal</w:t>
      </w:r>
      <w:r w:rsidRPr="00CC60C2">
        <w:t xml:space="preserve">, </w:t>
      </w:r>
      <w:r w:rsidRPr="00CC60C2">
        <w:rPr>
          <w:b/>
        </w:rPr>
        <w:t>89</w:t>
      </w:r>
      <w:r w:rsidRPr="00CC60C2">
        <w:t xml:space="preserve">, 789-804. </w:t>
      </w:r>
      <w:hyperlink r:id="rId19" w:history="1">
        <w:r w:rsidRPr="00CC60C2">
          <w:rPr>
            <w:rStyle w:val="a8"/>
          </w:rPr>
          <w:t>https://doi.org/10.1111/tpj.13415</w:t>
        </w:r>
      </w:hyperlink>
    </w:p>
    <w:p w14:paraId="1CFDEA77" w14:textId="2CE6A824" w:rsidR="00CC60C2" w:rsidRPr="00CC60C2" w:rsidRDefault="00CC60C2" w:rsidP="00CC60C2">
      <w:pPr>
        <w:pStyle w:val="EndNoteBibliography"/>
        <w:spacing w:after="156"/>
        <w:ind w:left="720" w:hanging="720"/>
      </w:pPr>
      <w:r w:rsidRPr="00CC60C2">
        <w:rPr>
          <w:b/>
        </w:rPr>
        <w:t xml:space="preserve">Costa, M.D., Artur, M.A., Maia, J., Jonkheer, E., Derks, M.F., Nijveen, H., et al. </w:t>
      </w:r>
      <w:r w:rsidRPr="00CC60C2">
        <w:t xml:space="preserve">(2017) A footprint of desiccation tolerance in the genome of </w:t>
      </w:r>
      <w:r w:rsidRPr="00CC60C2">
        <w:rPr>
          <w:i/>
        </w:rPr>
        <w:t>Xerophyta viscosa</w:t>
      </w:r>
      <w:r w:rsidRPr="00CC60C2">
        <w:t xml:space="preserve">. </w:t>
      </w:r>
      <w:r w:rsidRPr="00CC60C2">
        <w:rPr>
          <w:i/>
        </w:rPr>
        <w:t>Nature Plants</w:t>
      </w:r>
      <w:r w:rsidRPr="00CC60C2">
        <w:t xml:space="preserve">, </w:t>
      </w:r>
      <w:r w:rsidRPr="00CC60C2">
        <w:rPr>
          <w:b/>
        </w:rPr>
        <w:t>3</w:t>
      </w:r>
      <w:r w:rsidRPr="00CC60C2">
        <w:t xml:space="preserve">, 17038. </w:t>
      </w:r>
      <w:hyperlink r:id="rId20" w:history="1">
        <w:r w:rsidRPr="00CC60C2">
          <w:rPr>
            <w:rStyle w:val="a8"/>
          </w:rPr>
          <w:t>https://doi.org/10.1038/nplants.2017.38</w:t>
        </w:r>
      </w:hyperlink>
    </w:p>
    <w:p w14:paraId="3FDDF550" w14:textId="257FC031" w:rsidR="00CC60C2" w:rsidRPr="00CC60C2" w:rsidRDefault="00CC60C2" w:rsidP="00CC60C2">
      <w:pPr>
        <w:pStyle w:val="EndNoteBibliography"/>
        <w:spacing w:after="156"/>
        <w:ind w:left="720" w:hanging="720"/>
      </w:pPr>
      <w:r w:rsidRPr="00CC60C2">
        <w:rPr>
          <w:b/>
        </w:rPr>
        <w:t xml:space="preserve">D'Hont, A., Denoeud, F., Aury, J.M., Baurens, F.C., Carreel, F., Garsmeur, O., et al. </w:t>
      </w:r>
      <w:r w:rsidRPr="00CC60C2">
        <w:t>(2012) The banana (</w:t>
      </w:r>
      <w:r w:rsidRPr="00CC60C2">
        <w:rPr>
          <w:i/>
        </w:rPr>
        <w:t>Musa acuminata</w:t>
      </w:r>
      <w:r w:rsidRPr="00CC60C2">
        <w:t xml:space="preserve">) genome and the evolution of monocotyledonous plants. </w:t>
      </w:r>
      <w:r w:rsidRPr="00CC60C2">
        <w:rPr>
          <w:i/>
        </w:rPr>
        <w:t>Nature</w:t>
      </w:r>
      <w:r w:rsidRPr="00CC60C2">
        <w:t xml:space="preserve">, </w:t>
      </w:r>
      <w:r w:rsidRPr="00CC60C2">
        <w:rPr>
          <w:b/>
        </w:rPr>
        <w:t>488</w:t>
      </w:r>
      <w:r w:rsidRPr="00CC60C2">
        <w:t xml:space="preserve">, 213-217. </w:t>
      </w:r>
      <w:hyperlink r:id="rId21" w:history="1">
        <w:r w:rsidRPr="00CC60C2">
          <w:rPr>
            <w:rStyle w:val="a8"/>
          </w:rPr>
          <w:t>https://doi.org/10.1038/nature11241</w:t>
        </w:r>
      </w:hyperlink>
    </w:p>
    <w:p w14:paraId="2E9083C5" w14:textId="1F2D96DA" w:rsidR="00CC60C2" w:rsidRPr="00CC60C2" w:rsidRDefault="00CC60C2" w:rsidP="00CC60C2">
      <w:pPr>
        <w:pStyle w:val="EndNoteBibliography"/>
        <w:spacing w:after="156"/>
        <w:ind w:left="720" w:hanging="720"/>
      </w:pPr>
      <w:r w:rsidRPr="00CC60C2">
        <w:rPr>
          <w:b/>
        </w:rPr>
        <w:t xml:space="preserve">Denoeud, F., Carretero-Paulet, L., Dereeper, A., Droc, G., Guyot, R., Pietrella, M., et al. </w:t>
      </w:r>
      <w:r w:rsidRPr="00CC60C2">
        <w:t xml:space="preserve">(2014) The coffee genome provides insight into the convergent evolution of caffeine biosynthesis. </w:t>
      </w:r>
      <w:r w:rsidRPr="00CC60C2">
        <w:rPr>
          <w:i/>
        </w:rPr>
        <w:t>Science</w:t>
      </w:r>
      <w:r w:rsidRPr="00CC60C2">
        <w:t xml:space="preserve">, </w:t>
      </w:r>
      <w:r w:rsidRPr="00CC60C2">
        <w:rPr>
          <w:b/>
        </w:rPr>
        <w:t>345</w:t>
      </w:r>
      <w:r w:rsidRPr="00CC60C2">
        <w:t xml:space="preserve">, 1181-1184. </w:t>
      </w:r>
      <w:hyperlink r:id="rId22" w:history="1">
        <w:r w:rsidRPr="00CC60C2">
          <w:rPr>
            <w:rStyle w:val="a8"/>
          </w:rPr>
          <w:t>https://doi.org/10.1126/science.1255274</w:t>
        </w:r>
      </w:hyperlink>
    </w:p>
    <w:p w14:paraId="6DFA78FA" w14:textId="49C4ACF7" w:rsidR="00CC60C2" w:rsidRPr="00CC60C2" w:rsidRDefault="00CC60C2" w:rsidP="00CC60C2">
      <w:pPr>
        <w:pStyle w:val="EndNoteBibliography"/>
        <w:spacing w:after="156"/>
        <w:ind w:left="720" w:hanging="720"/>
      </w:pPr>
      <w:r w:rsidRPr="00CC60C2">
        <w:rPr>
          <w:b/>
        </w:rPr>
        <w:t xml:space="preserve">Filiault, D.L., Ballerini, E.S., Mandakova, T., Akoz, G., Derieg, N.J., Schmutz, J., et al. </w:t>
      </w:r>
      <w:r w:rsidRPr="00CC60C2">
        <w:t xml:space="preserve">(2018) The </w:t>
      </w:r>
      <w:r w:rsidRPr="00CC60C2">
        <w:rPr>
          <w:i/>
        </w:rPr>
        <w:t xml:space="preserve">Aquilegia </w:t>
      </w:r>
      <w:r w:rsidRPr="00CC60C2">
        <w:t xml:space="preserve">genome provides insight into adaptive radiation and reveals an extraordinarily polymorphic chromosome with a unique history. </w:t>
      </w:r>
      <w:r w:rsidRPr="00CC60C2">
        <w:rPr>
          <w:i/>
        </w:rPr>
        <w:t>Elife</w:t>
      </w:r>
      <w:r w:rsidRPr="00CC60C2">
        <w:t xml:space="preserve">, </w:t>
      </w:r>
      <w:r w:rsidRPr="00CC60C2">
        <w:rPr>
          <w:b/>
        </w:rPr>
        <w:t>7</w:t>
      </w:r>
      <w:r w:rsidRPr="00CC60C2">
        <w:t xml:space="preserve">. </w:t>
      </w:r>
      <w:hyperlink r:id="rId23" w:history="1">
        <w:r w:rsidRPr="00CC60C2">
          <w:rPr>
            <w:rStyle w:val="a8"/>
          </w:rPr>
          <w:t>https://doi.org/10.7554/eLife.36426</w:t>
        </w:r>
      </w:hyperlink>
    </w:p>
    <w:p w14:paraId="09E30E80" w14:textId="473E492E" w:rsidR="00CC60C2" w:rsidRPr="00CC60C2" w:rsidRDefault="00CC60C2" w:rsidP="00CC60C2">
      <w:pPr>
        <w:pStyle w:val="EndNoteBibliography"/>
        <w:spacing w:after="156"/>
        <w:ind w:left="720" w:hanging="720"/>
      </w:pPr>
      <w:r w:rsidRPr="00CC60C2">
        <w:rPr>
          <w:b/>
        </w:rPr>
        <w:t xml:space="preserve">Goff, S.A., Ricke, D., Lan, T.H., Presting, G., Wang, R., Dunn, M., et al. </w:t>
      </w:r>
      <w:r w:rsidRPr="00CC60C2">
        <w:t>(2002) A draft sequence of the rice genome (</w:t>
      </w:r>
      <w:r w:rsidRPr="00CC60C2">
        <w:rPr>
          <w:i/>
        </w:rPr>
        <w:t>Oryza sativa</w:t>
      </w:r>
      <w:r w:rsidRPr="00CC60C2">
        <w:t xml:space="preserve"> L. ssp. </w:t>
      </w:r>
      <w:r w:rsidRPr="00CC60C2">
        <w:rPr>
          <w:i/>
        </w:rPr>
        <w:t>japonica</w:t>
      </w:r>
      <w:r w:rsidRPr="00CC60C2">
        <w:t xml:space="preserve">). </w:t>
      </w:r>
      <w:r w:rsidRPr="00CC60C2">
        <w:rPr>
          <w:i/>
        </w:rPr>
        <w:t>Science</w:t>
      </w:r>
      <w:r w:rsidRPr="00CC60C2">
        <w:t xml:space="preserve">, </w:t>
      </w:r>
      <w:r w:rsidRPr="00CC60C2">
        <w:rPr>
          <w:b/>
        </w:rPr>
        <w:t>296</w:t>
      </w:r>
      <w:r w:rsidRPr="00CC60C2">
        <w:t xml:space="preserve">, 92-100. </w:t>
      </w:r>
      <w:hyperlink r:id="rId24" w:history="1">
        <w:r w:rsidRPr="00CC60C2">
          <w:rPr>
            <w:rStyle w:val="a8"/>
          </w:rPr>
          <w:t>https://doi.org/10.1126/science.1068275</w:t>
        </w:r>
      </w:hyperlink>
    </w:p>
    <w:p w14:paraId="5DA1A5FF" w14:textId="7B2DEB3C" w:rsidR="00CC60C2" w:rsidRPr="00CC60C2" w:rsidRDefault="00CC60C2" w:rsidP="00CC60C2">
      <w:pPr>
        <w:pStyle w:val="EndNoteBibliography"/>
        <w:spacing w:after="156"/>
        <w:ind w:left="720" w:hanging="720"/>
      </w:pPr>
      <w:r w:rsidRPr="00CC60C2">
        <w:rPr>
          <w:b/>
        </w:rPr>
        <w:t xml:space="preserve">Harkess, A., Zhou, J., Xu, C., Bowers, J.E., Van der Hulst, R., Ayyampalayam, S., et al. </w:t>
      </w:r>
      <w:r w:rsidRPr="00CC60C2">
        <w:t xml:space="preserve">(2017) The asparagus genome sheds light on the origin and evolution of a young Y chromosome. </w:t>
      </w:r>
      <w:r w:rsidRPr="00CC60C2">
        <w:rPr>
          <w:i/>
        </w:rPr>
        <w:t>Nature Communications</w:t>
      </w:r>
      <w:r w:rsidRPr="00CC60C2">
        <w:t xml:space="preserve">, </w:t>
      </w:r>
      <w:r w:rsidRPr="00CC60C2">
        <w:rPr>
          <w:b/>
        </w:rPr>
        <w:t>8</w:t>
      </w:r>
      <w:r w:rsidRPr="00CC60C2">
        <w:t xml:space="preserve">, 1279. </w:t>
      </w:r>
      <w:hyperlink r:id="rId25" w:history="1">
        <w:r w:rsidRPr="00CC60C2">
          <w:rPr>
            <w:rStyle w:val="a8"/>
          </w:rPr>
          <w:t>https://doi.org/10.1038/s41467-017-01064-8</w:t>
        </w:r>
      </w:hyperlink>
    </w:p>
    <w:p w14:paraId="073725DA" w14:textId="4FBD9A9F" w:rsidR="00CC60C2" w:rsidRPr="00CC60C2" w:rsidRDefault="00CC60C2" w:rsidP="00CC60C2">
      <w:pPr>
        <w:pStyle w:val="EndNoteBibliography"/>
        <w:spacing w:after="156"/>
        <w:ind w:left="720" w:hanging="720"/>
      </w:pPr>
      <w:r w:rsidRPr="00CC60C2">
        <w:rPr>
          <w:b/>
        </w:rPr>
        <w:lastRenderedPageBreak/>
        <w:t xml:space="preserve">Harrison, J., Moore, K., Paszkiewicz, K., Jones, T., Grant, M., Ambacheew, D., et al. </w:t>
      </w:r>
      <w:r w:rsidRPr="00CC60C2">
        <w:t xml:space="preserve">(2014) A draft genome sequence for ensete ventricosum, the drought-tolerant “tree against hunger”. </w:t>
      </w:r>
      <w:r w:rsidRPr="00CC60C2">
        <w:rPr>
          <w:i/>
        </w:rPr>
        <w:t>Agronomy</w:t>
      </w:r>
      <w:r w:rsidRPr="00CC60C2">
        <w:t xml:space="preserve">, </w:t>
      </w:r>
      <w:r w:rsidRPr="00CC60C2">
        <w:rPr>
          <w:b/>
        </w:rPr>
        <w:t>4</w:t>
      </w:r>
      <w:r w:rsidRPr="00CC60C2">
        <w:t xml:space="preserve">, 13-33. </w:t>
      </w:r>
      <w:hyperlink r:id="rId26" w:history="1">
        <w:r w:rsidRPr="00CC60C2">
          <w:rPr>
            <w:rStyle w:val="a8"/>
          </w:rPr>
          <w:t>https://doi.org/10.3390/agronomy4010013</w:t>
        </w:r>
      </w:hyperlink>
    </w:p>
    <w:p w14:paraId="38BEF8BA" w14:textId="2B05FB31" w:rsidR="00CC60C2" w:rsidRPr="00CC60C2" w:rsidRDefault="00CC60C2" w:rsidP="00CC60C2">
      <w:pPr>
        <w:pStyle w:val="EndNoteBibliography"/>
        <w:spacing w:after="156"/>
        <w:ind w:left="720" w:hanging="720"/>
      </w:pPr>
      <w:r w:rsidRPr="00CC60C2">
        <w:rPr>
          <w:b/>
        </w:rPr>
        <w:t xml:space="preserve">Hasing, T., Tang, H., Brym, M., Khazi, F., Huang, T. and Chambers, A.H. </w:t>
      </w:r>
      <w:r w:rsidRPr="00CC60C2">
        <w:t>(2020) A phased</w:t>
      </w:r>
      <w:r w:rsidRPr="00CC60C2">
        <w:rPr>
          <w:i/>
        </w:rPr>
        <w:t xml:space="preserve"> Vanilla planifolia</w:t>
      </w:r>
      <w:r w:rsidRPr="00CC60C2">
        <w:t xml:space="preserve"> genome enables genetic improvement of flavour and production. </w:t>
      </w:r>
      <w:r w:rsidRPr="00CC60C2">
        <w:rPr>
          <w:i/>
        </w:rPr>
        <w:t>Nature Food</w:t>
      </w:r>
      <w:r w:rsidRPr="00CC60C2">
        <w:t xml:space="preserve">, </w:t>
      </w:r>
      <w:r w:rsidRPr="00CC60C2">
        <w:rPr>
          <w:b/>
        </w:rPr>
        <w:t>1</w:t>
      </w:r>
      <w:r w:rsidRPr="00CC60C2">
        <w:t xml:space="preserve">, 811-819. </w:t>
      </w:r>
      <w:hyperlink r:id="rId27" w:history="1">
        <w:r w:rsidRPr="00CC60C2">
          <w:rPr>
            <w:rStyle w:val="a8"/>
          </w:rPr>
          <w:t>https://doi.org/10.1038/s43016-020-00197-2</w:t>
        </w:r>
      </w:hyperlink>
    </w:p>
    <w:p w14:paraId="59F7D951" w14:textId="714B9472" w:rsidR="00CC60C2" w:rsidRPr="00CC60C2" w:rsidRDefault="00CC60C2" w:rsidP="00CC60C2">
      <w:pPr>
        <w:pStyle w:val="EndNoteBibliography"/>
        <w:spacing w:after="156"/>
        <w:ind w:left="720" w:hanging="720"/>
      </w:pPr>
      <w:r w:rsidRPr="00CC60C2">
        <w:rPr>
          <w:b/>
        </w:rPr>
        <w:t xml:space="preserve">Hellsten, U., Wright, K.M., Jenkins, J., Shu, S., Yuan, Y., Wessler, S.R., et al. </w:t>
      </w:r>
      <w:r w:rsidRPr="00CC60C2">
        <w:t xml:space="preserve">(2013) Fine-scale variation in meiotic recombination in </w:t>
      </w:r>
      <w:r w:rsidRPr="00CC60C2">
        <w:rPr>
          <w:i/>
        </w:rPr>
        <w:t>Mimulus</w:t>
      </w:r>
      <w:r w:rsidRPr="00CC60C2">
        <w:t xml:space="preserve"> inferred from population shotgun sequencing. </w:t>
      </w:r>
      <w:r w:rsidRPr="00CC60C2">
        <w:rPr>
          <w:i/>
        </w:rPr>
        <w:t>Proceedings of the National Academy of Sciences of the United States of America</w:t>
      </w:r>
      <w:r w:rsidRPr="00CC60C2">
        <w:t xml:space="preserve">, </w:t>
      </w:r>
      <w:r w:rsidRPr="00CC60C2">
        <w:rPr>
          <w:b/>
        </w:rPr>
        <w:t>110</w:t>
      </w:r>
      <w:r w:rsidRPr="00CC60C2">
        <w:t xml:space="preserve">, 19478-19482. </w:t>
      </w:r>
      <w:hyperlink r:id="rId28" w:history="1">
        <w:r w:rsidRPr="00CC60C2">
          <w:rPr>
            <w:rStyle w:val="a8"/>
          </w:rPr>
          <w:t>https://doi.org/10.1073/pnas.1319032110</w:t>
        </w:r>
      </w:hyperlink>
    </w:p>
    <w:p w14:paraId="3081A74F" w14:textId="1B542749" w:rsidR="00CC60C2" w:rsidRPr="00CC60C2" w:rsidRDefault="00CC60C2" w:rsidP="00CC60C2">
      <w:pPr>
        <w:pStyle w:val="EndNoteBibliography"/>
        <w:spacing w:after="156"/>
        <w:ind w:left="720" w:hanging="720"/>
      </w:pPr>
      <w:r w:rsidRPr="00CC60C2">
        <w:rPr>
          <w:b/>
        </w:rPr>
        <w:t xml:space="preserve">Hoshino, A., Jayakumar, V., Nitasaka, E., Toyoda, A., Noguchi, H., Itoh, T., et al. </w:t>
      </w:r>
      <w:r w:rsidRPr="00CC60C2">
        <w:t xml:space="preserve">(2016) Genome sequence and analysis of the Japanese morning glory </w:t>
      </w:r>
      <w:r w:rsidRPr="00CC60C2">
        <w:rPr>
          <w:i/>
        </w:rPr>
        <w:t xml:space="preserve">Ipomoea </w:t>
      </w:r>
      <w:r w:rsidRPr="00CC60C2">
        <w:t xml:space="preserve">nil. </w:t>
      </w:r>
      <w:r w:rsidRPr="00CC60C2">
        <w:rPr>
          <w:i/>
        </w:rPr>
        <w:t>Nature Communications</w:t>
      </w:r>
      <w:r w:rsidRPr="00CC60C2">
        <w:t xml:space="preserve">, </w:t>
      </w:r>
      <w:r w:rsidRPr="00CC60C2">
        <w:rPr>
          <w:b/>
        </w:rPr>
        <w:t>7</w:t>
      </w:r>
      <w:r w:rsidRPr="00CC60C2">
        <w:t xml:space="preserve">, 13295. </w:t>
      </w:r>
      <w:hyperlink r:id="rId29" w:history="1">
        <w:r w:rsidRPr="00CC60C2">
          <w:rPr>
            <w:rStyle w:val="a8"/>
          </w:rPr>
          <w:t>https://doi.org/10.1038/ncomms13295</w:t>
        </w:r>
      </w:hyperlink>
    </w:p>
    <w:p w14:paraId="333CE469" w14:textId="7FA71B90" w:rsidR="00CC60C2" w:rsidRPr="00CC60C2" w:rsidRDefault="00CC60C2" w:rsidP="00CC60C2">
      <w:pPr>
        <w:pStyle w:val="EndNoteBibliography"/>
        <w:spacing w:after="156"/>
        <w:ind w:left="720" w:hanging="720"/>
      </w:pPr>
      <w:r w:rsidRPr="00CC60C2">
        <w:rPr>
          <w:b/>
        </w:rPr>
        <w:t xml:space="preserve">Hu, L., Xu, Z., Wang, M., Fan, R., Yuan, D., Wu, B., et al. </w:t>
      </w:r>
      <w:r w:rsidRPr="00CC60C2">
        <w:t xml:space="preserve">(2019) The chromosome-scale reference genome of black pepper provides insight into piperine biosynthesis. </w:t>
      </w:r>
      <w:r w:rsidRPr="00CC60C2">
        <w:rPr>
          <w:i/>
        </w:rPr>
        <w:t>Nature Communications</w:t>
      </w:r>
      <w:r w:rsidRPr="00CC60C2">
        <w:t xml:space="preserve">, </w:t>
      </w:r>
      <w:r w:rsidRPr="00CC60C2">
        <w:rPr>
          <w:b/>
        </w:rPr>
        <w:t>10</w:t>
      </w:r>
      <w:r w:rsidRPr="00CC60C2">
        <w:t xml:space="preserve">, 4702. </w:t>
      </w:r>
      <w:hyperlink r:id="rId30" w:history="1">
        <w:r w:rsidRPr="00CC60C2">
          <w:rPr>
            <w:rStyle w:val="a8"/>
          </w:rPr>
          <w:t>https://doi.org/10.1038/s41467-019-12607-6</w:t>
        </w:r>
      </w:hyperlink>
    </w:p>
    <w:p w14:paraId="2EE8190F" w14:textId="4CB66FD3" w:rsidR="00CC60C2" w:rsidRPr="00CC60C2" w:rsidRDefault="00CC60C2" w:rsidP="00CC60C2">
      <w:pPr>
        <w:pStyle w:val="EndNoteBibliography"/>
        <w:spacing w:after="156"/>
        <w:ind w:left="720" w:hanging="720"/>
      </w:pPr>
      <w:r w:rsidRPr="00CC60C2">
        <w:rPr>
          <w:b/>
        </w:rPr>
        <w:t xml:space="preserve">Huang, S., Li, R., Zhang, Z., Li, L., Gu, X., Fan, W., et al. </w:t>
      </w:r>
      <w:r w:rsidRPr="00CC60C2">
        <w:t xml:space="preserve">(2009) The genome of the cucumber, </w:t>
      </w:r>
      <w:r w:rsidRPr="00CC60C2">
        <w:rPr>
          <w:i/>
        </w:rPr>
        <w:t>Cucumis sativus</w:t>
      </w:r>
      <w:r w:rsidRPr="00CC60C2">
        <w:t xml:space="preserve"> L. </w:t>
      </w:r>
      <w:r w:rsidRPr="00CC60C2">
        <w:rPr>
          <w:i/>
        </w:rPr>
        <w:t>Nature Genetics</w:t>
      </w:r>
      <w:r w:rsidRPr="00CC60C2">
        <w:t xml:space="preserve">, </w:t>
      </w:r>
      <w:r w:rsidRPr="00CC60C2">
        <w:rPr>
          <w:b/>
        </w:rPr>
        <w:t>41</w:t>
      </w:r>
      <w:r w:rsidRPr="00CC60C2">
        <w:t xml:space="preserve">, 1275-1281. </w:t>
      </w:r>
      <w:hyperlink r:id="rId31" w:history="1">
        <w:r w:rsidRPr="00CC60C2">
          <w:rPr>
            <w:rStyle w:val="a8"/>
          </w:rPr>
          <w:t>https://doi.org/10.1038/ng.475</w:t>
        </w:r>
      </w:hyperlink>
    </w:p>
    <w:p w14:paraId="033F9B74" w14:textId="2919AFEB" w:rsidR="00CC60C2" w:rsidRPr="00CC60C2" w:rsidRDefault="00CC60C2" w:rsidP="00CC60C2">
      <w:pPr>
        <w:pStyle w:val="EndNoteBibliography"/>
        <w:spacing w:after="156"/>
        <w:ind w:left="720" w:hanging="720"/>
      </w:pPr>
      <w:r w:rsidRPr="00CC60C2">
        <w:rPr>
          <w:b/>
        </w:rPr>
        <w:t xml:space="preserve">International Brachypodium, I. </w:t>
      </w:r>
      <w:r w:rsidRPr="00CC60C2">
        <w:t xml:space="preserve">(2010) Genome sequencing and analysis of the model grass </w:t>
      </w:r>
      <w:r w:rsidRPr="00CC60C2">
        <w:rPr>
          <w:i/>
        </w:rPr>
        <w:t>Brachypodium distachyon</w:t>
      </w:r>
      <w:r w:rsidRPr="00CC60C2">
        <w:t xml:space="preserve">. </w:t>
      </w:r>
      <w:r w:rsidRPr="00CC60C2">
        <w:rPr>
          <w:i/>
        </w:rPr>
        <w:t>Nature</w:t>
      </w:r>
      <w:r w:rsidRPr="00CC60C2">
        <w:t xml:space="preserve">, </w:t>
      </w:r>
      <w:r w:rsidRPr="00CC60C2">
        <w:rPr>
          <w:b/>
        </w:rPr>
        <w:t>463</w:t>
      </w:r>
      <w:r w:rsidRPr="00CC60C2">
        <w:t xml:space="preserve">, 763-768. </w:t>
      </w:r>
      <w:hyperlink r:id="rId32" w:history="1">
        <w:r w:rsidRPr="00CC60C2">
          <w:rPr>
            <w:rStyle w:val="a8"/>
          </w:rPr>
          <w:t>https://doi.org/10.1038/nature08747</w:t>
        </w:r>
      </w:hyperlink>
    </w:p>
    <w:p w14:paraId="056426FA" w14:textId="6D07B48E" w:rsidR="00CC60C2" w:rsidRPr="00CC60C2" w:rsidRDefault="00CC60C2" w:rsidP="00CC60C2">
      <w:pPr>
        <w:pStyle w:val="EndNoteBibliography"/>
        <w:spacing w:after="156"/>
        <w:ind w:left="720" w:hanging="720"/>
      </w:pPr>
      <w:r w:rsidRPr="00CC60C2">
        <w:rPr>
          <w:b/>
        </w:rPr>
        <w:t xml:space="preserve">Jaillon, O., Aury, J.M., Noel, B., Policriti, A., Clepet, C., Casagrande, A., et al. </w:t>
      </w:r>
      <w:r w:rsidRPr="00CC60C2">
        <w:t xml:space="preserve">(2007) The grapevine genome sequence suggests ancestral hexaploidization in major angiosperm phyla. </w:t>
      </w:r>
      <w:r w:rsidRPr="00CC60C2">
        <w:rPr>
          <w:i/>
        </w:rPr>
        <w:t>Nature</w:t>
      </w:r>
      <w:r w:rsidRPr="00CC60C2">
        <w:t xml:space="preserve">, </w:t>
      </w:r>
      <w:r w:rsidRPr="00CC60C2">
        <w:rPr>
          <w:b/>
        </w:rPr>
        <w:t>449</w:t>
      </w:r>
      <w:r w:rsidRPr="00CC60C2">
        <w:t xml:space="preserve">, 463-467. </w:t>
      </w:r>
      <w:hyperlink r:id="rId33" w:history="1">
        <w:r w:rsidRPr="00CC60C2">
          <w:rPr>
            <w:rStyle w:val="a8"/>
          </w:rPr>
          <w:t>https://doi.org/10.1038/nature06148</w:t>
        </w:r>
      </w:hyperlink>
    </w:p>
    <w:p w14:paraId="3E0733E1" w14:textId="0DBD842C" w:rsidR="00CC60C2" w:rsidRPr="00CC60C2" w:rsidRDefault="00CC60C2" w:rsidP="00CC60C2">
      <w:pPr>
        <w:pStyle w:val="EndNoteBibliography"/>
        <w:spacing w:after="156"/>
        <w:ind w:left="720" w:hanging="720"/>
      </w:pPr>
      <w:r w:rsidRPr="00CC60C2">
        <w:rPr>
          <w:b/>
        </w:rPr>
        <w:t xml:space="preserve">Jiao, Y., Peluso, P., Shi, J., Liang, T., Stitzer, M.C., Wang, B., et al. </w:t>
      </w:r>
      <w:r w:rsidRPr="00CC60C2">
        <w:t xml:space="preserve">(2017) Improved maize reference genome with single-molecule technologies. </w:t>
      </w:r>
      <w:r w:rsidRPr="00CC60C2">
        <w:rPr>
          <w:i/>
        </w:rPr>
        <w:t>Nature</w:t>
      </w:r>
      <w:r w:rsidRPr="00CC60C2">
        <w:t xml:space="preserve">, </w:t>
      </w:r>
      <w:r w:rsidRPr="00CC60C2">
        <w:rPr>
          <w:b/>
        </w:rPr>
        <w:t>546</w:t>
      </w:r>
      <w:r w:rsidRPr="00CC60C2">
        <w:t xml:space="preserve">, 524-527. </w:t>
      </w:r>
      <w:hyperlink r:id="rId34" w:history="1">
        <w:r w:rsidRPr="00CC60C2">
          <w:rPr>
            <w:rStyle w:val="a8"/>
          </w:rPr>
          <w:t>https://doi.org/10.1038/nature22971</w:t>
        </w:r>
      </w:hyperlink>
    </w:p>
    <w:p w14:paraId="4B95B6A5" w14:textId="483271BD" w:rsidR="00CC60C2" w:rsidRPr="00CC60C2" w:rsidRDefault="00CC60C2" w:rsidP="00CC60C2">
      <w:pPr>
        <w:pStyle w:val="EndNoteBibliography"/>
        <w:spacing w:after="156"/>
        <w:ind w:left="720" w:hanging="720"/>
      </w:pPr>
      <w:r w:rsidRPr="00CC60C2">
        <w:rPr>
          <w:b/>
        </w:rPr>
        <w:t xml:space="preserve">Kim, S., Park, M., Yeom, S.I., Kim, Y.M., Lee, J.M., Lee, H.A., et al. </w:t>
      </w:r>
      <w:r w:rsidRPr="00CC60C2">
        <w:t xml:space="preserve">(2014) Genome sequence of the hot pepper provides insights into the evolution of pungency in </w:t>
      </w:r>
      <w:r w:rsidRPr="00CC60C2">
        <w:rPr>
          <w:i/>
        </w:rPr>
        <w:t xml:space="preserve">Capsicum </w:t>
      </w:r>
      <w:r w:rsidRPr="00CC60C2">
        <w:t xml:space="preserve">species. </w:t>
      </w:r>
      <w:r w:rsidRPr="00CC60C2">
        <w:rPr>
          <w:i/>
        </w:rPr>
        <w:t>Nature Genetics</w:t>
      </w:r>
      <w:r w:rsidRPr="00CC60C2">
        <w:t xml:space="preserve">, </w:t>
      </w:r>
      <w:r w:rsidRPr="00CC60C2">
        <w:rPr>
          <w:b/>
        </w:rPr>
        <w:t>46</w:t>
      </w:r>
      <w:r w:rsidRPr="00CC60C2">
        <w:t xml:space="preserve">, 270-278. </w:t>
      </w:r>
      <w:hyperlink r:id="rId35" w:history="1">
        <w:r w:rsidRPr="00CC60C2">
          <w:rPr>
            <w:rStyle w:val="a8"/>
          </w:rPr>
          <w:t>https://doi.org/10.1038/ng.2877</w:t>
        </w:r>
      </w:hyperlink>
    </w:p>
    <w:p w14:paraId="6B1E4F8F" w14:textId="05E5F6CB" w:rsidR="00CC60C2" w:rsidRPr="00CC60C2" w:rsidRDefault="00CC60C2" w:rsidP="00CC60C2">
      <w:pPr>
        <w:pStyle w:val="EndNoteBibliography"/>
        <w:spacing w:after="156"/>
        <w:ind w:left="720" w:hanging="720"/>
      </w:pPr>
      <w:r w:rsidRPr="00CC60C2">
        <w:rPr>
          <w:b/>
        </w:rPr>
        <w:t xml:space="preserve">Lantican, D.V., Strickler, S.R., Canama, A.O., Gardoce, R.R., Mueller, L.A. and Galvez, H.F. </w:t>
      </w:r>
      <w:r w:rsidRPr="00CC60C2">
        <w:t xml:space="preserve">(2019) </w:t>
      </w:r>
      <w:r w:rsidRPr="00CC60C2">
        <w:rPr>
          <w:i/>
        </w:rPr>
        <w:t>De Novo</w:t>
      </w:r>
      <w:r w:rsidRPr="00CC60C2">
        <w:t xml:space="preserve"> genome sequence assembly of dwarf coconut (</w:t>
      </w:r>
      <w:r w:rsidRPr="00CC60C2">
        <w:rPr>
          <w:i/>
        </w:rPr>
        <w:t xml:space="preserve">Cocos nucifera </w:t>
      </w:r>
      <w:r w:rsidRPr="00CC60C2">
        <w:t xml:space="preserve">L. 'Catigan Green Dwarf') provides insights into genomic variation Between coconut types and related palm species. </w:t>
      </w:r>
      <w:r w:rsidRPr="00CC60C2">
        <w:rPr>
          <w:i/>
        </w:rPr>
        <w:t>G3 (Bethesda)</w:t>
      </w:r>
      <w:r w:rsidRPr="00CC60C2">
        <w:t xml:space="preserve">, </w:t>
      </w:r>
      <w:r w:rsidRPr="00CC60C2">
        <w:rPr>
          <w:b/>
        </w:rPr>
        <w:t>9</w:t>
      </w:r>
      <w:r w:rsidRPr="00CC60C2">
        <w:t xml:space="preserve">, 2377-2393. </w:t>
      </w:r>
      <w:hyperlink r:id="rId36" w:history="1">
        <w:r w:rsidRPr="00CC60C2">
          <w:rPr>
            <w:rStyle w:val="a8"/>
          </w:rPr>
          <w:t>https://doi.org/10.1534/g3.119.400215</w:t>
        </w:r>
      </w:hyperlink>
    </w:p>
    <w:p w14:paraId="32BB9977" w14:textId="4693F026" w:rsidR="00CC60C2" w:rsidRPr="00CC60C2" w:rsidRDefault="00CC60C2" w:rsidP="00CC60C2">
      <w:pPr>
        <w:pStyle w:val="EndNoteBibliography"/>
        <w:spacing w:after="156"/>
        <w:ind w:left="720" w:hanging="720"/>
      </w:pPr>
      <w:r w:rsidRPr="00CC60C2">
        <w:rPr>
          <w:b/>
        </w:rPr>
        <w:t xml:space="preserve">Ming, R., VanBuren, R., Liu, Y., Yang, M., Han, Y., Li, L.T., et al. </w:t>
      </w:r>
      <w:r w:rsidRPr="00CC60C2">
        <w:t>(2013) Genome of the long-living sacred lotus (</w:t>
      </w:r>
      <w:r w:rsidRPr="00CC60C2">
        <w:rPr>
          <w:i/>
        </w:rPr>
        <w:t>Nelumbo nucifera</w:t>
      </w:r>
      <w:r w:rsidRPr="00CC60C2">
        <w:t xml:space="preserve"> Gaertn.). </w:t>
      </w:r>
      <w:r w:rsidRPr="00CC60C2">
        <w:rPr>
          <w:i/>
        </w:rPr>
        <w:t>Genome Biology</w:t>
      </w:r>
      <w:r w:rsidRPr="00CC60C2">
        <w:t xml:space="preserve">, </w:t>
      </w:r>
      <w:r w:rsidRPr="00CC60C2">
        <w:rPr>
          <w:b/>
        </w:rPr>
        <w:t>14</w:t>
      </w:r>
      <w:r w:rsidRPr="00CC60C2">
        <w:t xml:space="preserve">, R41. </w:t>
      </w:r>
      <w:hyperlink r:id="rId37" w:history="1">
        <w:r w:rsidRPr="00CC60C2">
          <w:rPr>
            <w:rStyle w:val="a8"/>
          </w:rPr>
          <w:t>https://doi.org/10.1186/gb-2013-14-5-r41</w:t>
        </w:r>
      </w:hyperlink>
    </w:p>
    <w:p w14:paraId="43B072F0" w14:textId="718BC904" w:rsidR="00CC60C2" w:rsidRPr="00CC60C2" w:rsidRDefault="00CC60C2" w:rsidP="00CC60C2">
      <w:pPr>
        <w:pStyle w:val="EndNoteBibliography"/>
        <w:spacing w:after="156"/>
        <w:ind w:left="720" w:hanging="720"/>
      </w:pPr>
      <w:r w:rsidRPr="00CC60C2">
        <w:rPr>
          <w:b/>
        </w:rPr>
        <w:lastRenderedPageBreak/>
        <w:t xml:space="preserve">Ming, R., VanBuren, R., Wai, C.M., Tang, H., Schatz, M.C., Bowers, J.E., et al. </w:t>
      </w:r>
      <w:r w:rsidRPr="00CC60C2">
        <w:t xml:space="preserve">(2015) The pineapple genome and the evolution of CAM photosynthesis. </w:t>
      </w:r>
      <w:r w:rsidRPr="00CC60C2">
        <w:rPr>
          <w:i/>
        </w:rPr>
        <w:t>Nature Genetics</w:t>
      </w:r>
      <w:r w:rsidRPr="00CC60C2">
        <w:t xml:space="preserve">, </w:t>
      </w:r>
      <w:r w:rsidRPr="00CC60C2">
        <w:rPr>
          <w:b/>
        </w:rPr>
        <w:t>47</w:t>
      </w:r>
      <w:r w:rsidRPr="00CC60C2">
        <w:t xml:space="preserve">, 1435-1442. </w:t>
      </w:r>
      <w:hyperlink r:id="rId38" w:history="1">
        <w:r w:rsidRPr="00CC60C2">
          <w:rPr>
            <w:rStyle w:val="a8"/>
          </w:rPr>
          <w:t>https://doi.org/10.1038/ng.3435</w:t>
        </w:r>
      </w:hyperlink>
    </w:p>
    <w:p w14:paraId="7BF6BEE6" w14:textId="29F1E75F" w:rsidR="00CC60C2" w:rsidRPr="00CC60C2" w:rsidRDefault="00CC60C2" w:rsidP="00CC60C2">
      <w:pPr>
        <w:pStyle w:val="EndNoteBibliography"/>
        <w:spacing w:after="156"/>
        <w:ind w:left="720" w:hanging="720"/>
      </w:pPr>
      <w:r w:rsidRPr="00CC60C2">
        <w:rPr>
          <w:b/>
        </w:rPr>
        <w:t xml:space="preserve">Paterson, A.H., Wendel, J.F., Gundlach, H., Guo, H., Jenkins, J., Jin, D., et al. </w:t>
      </w:r>
      <w:r w:rsidRPr="00CC60C2">
        <w:t xml:space="preserve">(2012) Repeated polyploidization of </w:t>
      </w:r>
      <w:r w:rsidRPr="00CC60C2">
        <w:rPr>
          <w:i/>
        </w:rPr>
        <w:t xml:space="preserve">Gossypium </w:t>
      </w:r>
      <w:r w:rsidRPr="00CC60C2">
        <w:t xml:space="preserve">genomes and the evolution of spinnable cotton fibres. </w:t>
      </w:r>
      <w:r w:rsidRPr="00CC60C2">
        <w:rPr>
          <w:i/>
        </w:rPr>
        <w:t>Nature</w:t>
      </w:r>
      <w:r w:rsidRPr="00CC60C2">
        <w:t xml:space="preserve">, </w:t>
      </w:r>
      <w:r w:rsidRPr="00CC60C2">
        <w:rPr>
          <w:b/>
        </w:rPr>
        <w:t>492</w:t>
      </w:r>
      <w:r w:rsidRPr="00CC60C2">
        <w:t xml:space="preserve">, 423-427. </w:t>
      </w:r>
      <w:hyperlink r:id="rId39" w:history="1">
        <w:r w:rsidRPr="00CC60C2">
          <w:rPr>
            <w:rStyle w:val="a8"/>
          </w:rPr>
          <w:t>https://doi.org/10.1038/nature11798</w:t>
        </w:r>
      </w:hyperlink>
    </w:p>
    <w:p w14:paraId="13AA8F8D" w14:textId="1DCEBEB2" w:rsidR="00CC60C2" w:rsidRPr="00CC60C2" w:rsidRDefault="00CC60C2" w:rsidP="00CC60C2">
      <w:pPr>
        <w:pStyle w:val="EndNoteBibliography"/>
        <w:spacing w:after="156"/>
        <w:ind w:left="720" w:hanging="720"/>
      </w:pPr>
      <w:r w:rsidRPr="00CC60C2">
        <w:rPr>
          <w:rFonts w:hint="eastAsia"/>
          <w:b/>
        </w:rPr>
        <w:t xml:space="preserve">Project；, A.G. </w:t>
      </w:r>
      <w:r w:rsidRPr="00CC60C2">
        <w:rPr>
          <w:rFonts w:hint="eastAsia"/>
        </w:rPr>
        <w:t xml:space="preserve">(2013) The </w:t>
      </w:r>
      <w:r w:rsidRPr="00CC60C2">
        <w:rPr>
          <w:rFonts w:hint="eastAsia"/>
          <w:i/>
        </w:rPr>
        <w:t>Amborella</w:t>
      </w:r>
      <w:r w:rsidRPr="00CC60C2">
        <w:rPr>
          <w:rFonts w:hint="eastAsia"/>
        </w:rPr>
        <w:t xml:space="preserve"> genome and the evolution of flowering plants. </w:t>
      </w:r>
      <w:r w:rsidRPr="00CC60C2">
        <w:rPr>
          <w:rFonts w:hint="eastAsia"/>
          <w:i/>
        </w:rPr>
        <w:t>Science</w:t>
      </w:r>
      <w:r w:rsidRPr="00CC60C2">
        <w:rPr>
          <w:rFonts w:hint="eastAsia"/>
        </w:rPr>
        <w:t xml:space="preserve">, </w:t>
      </w:r>
      <w:r w:rsidRPr="00CC60C2">
        <w:rPr>
          <w:rFonts w:hint="eastAsia"/>
          <w:b/>
        </w:rPr>
        <w:t>342</w:t>
      </w:r>
      <w:r w:rsidRPr="00CC60C2">
        <w:rPr>
          <w:rFonts w:hint="eastAsia"/>
        </w:rPr>
        <w:t xml:space="preserve">, 1241089. </w:t>
      </w:r>
      <w:hyperlink r:id="rId40" w:history="1">
        <w:r w:rsidRPr="00CC60C2">
          <w:rPr>
            <w:rStyle w:val="a8"/>
            <w:rFonts w:hint="eastAsia"/>
          </w:rPr>
          <w:t>https://doi.org/10.</w:t>
        </w:r>
        <w:r w:rsidRPr="00CC60C2">
          <w:rPr>
            <w:rStyle w:val="a8"/>
          </w:rPr>
          <w:t>1126/science.1241089</w:t>
        </w:r>
      </w:hyperlink>
    </w:p>
    <w:p w14:paraId="0BC2948B" w14:textId="328E3B80" w:rsidR="00CC60C2" w:rsidRPr="00CC60C2" w:rsidRDefault="00CC60C2" w:rsidP="00CC60C2">
      <w:pPr>
        <w:pStyle w:val="EndNoteBibliography"/>
        <w:spacing w:after="156"/>
        <w:ind w:left="720" w:hanging="720"/>
      </w:pPr>
      <w:r w:rsidRPr="00CC60C2">
        <w:rPr>
          <w:b/>
        </w:rPr>
        <w:t xml:space="preserve">Schmutz, J., Cannon, S.B., Schlueter, J., Ma, J., Mitros, T., Nelson, W., et al. </w:t>
      </w:r>
      <w:r w:rsidRPr="00CC60C2">
        <w:t xml:space="preserve">(2010) Genome sequence of the palaeopolyploid soybean. </w:t>
      </w:r>
      <w:r w:rsidRPr="00CC60C2">
        <w:rPr>
          <w:i/>
        </w:rPr>
        <w:t>Nature</w:t>
      </w:r>
      <w:r w:rsidRPr="00CC60C2">
        <w:t xml:space="preserve">, </w:t>
      </w:r>
      <w:r w:rsidRPr="00CC60C2">
        <w:rPr>
          <w:b/>
        </w:rPr>
        <w:t>463</w:t>
      </w:r>
      <w:r w:rsidRPr="00CC60C2">
        <w:t xml:space="preserve">, 178-183. </w:t>
      </w:r>
      <w:hyperlink r:id="rId41" w:history="1">
        <w:r w:rsidRPr="00CC60C2">
          <w:rPr>
            <w:rStyle w:val="a8"/>
          </w:rPr>
          <w:t>https://doi.org/10.1038/nature08670</w:t>
        </w:r>
      </w:hyperlink>
    </w:p>
    <w:p w14:paraId="07462C13" w14:textId="42764DEF" w:rsidR="00CC60C2" w:rsidRPr="00CC60C2" w:rsidRDefault="00CC60C2" w:rsidP="00CC60C2">
      <w:pPr>
        <w:pStyle w:val="EndNoteBibliography"/>
        <w:spacing w:after="156"/>
        <w:ind w:left="720" w:hanging="720"/>
      </w:pPr>
      <w:r w:rsidRPr="00CC60C2">
        <w:rPr>
          <w:b/>
        </w:rPr>
        <w:t xml:space="preserve">Sharma, S.K., Bolser, D., de Boer, J., Sonderkaer, M., Amoros, W., Carboni, M.F., et al. </w:t>
      </w:r>
      <w:r w:rsidRPr="00CC60C2">
        <w:t xml:space="preserve">(2013) Construction of reference chromosome-scale pseudomolecules for potato: integrating the potato genome with genetic and physical maps. </w:t>
      </w:r>
      <w:r w:rsidRPr="00CC60C2">
        <w:rPr>
          <w:i/>
        </w:rPr>
        <w:t>G3 (Bethesda)</w:t>
      </w:r>
      <w:r w:rsidRPr="00CC60C2">
        <w:t xml:space="preserve">, </w:t>
      </w:r>
      <w:r w:rsidRPr="00CC60C2">
        <w:rPr>
          <w:b/>
        </w:rPr>
        <w:t>3</w:t>
      </w:r>
      <w:r w:rsidRPr="00CC60C2">
        <w:t xml:space="preserve">, 2031-2047. </w:t>
      </w:r>
      <w:hyperlink r:id="rId42" w:history="1">
        <w:r w:rsidRPr="00CC60C2">
          <w:rPr>
            <w:rStyle w:val="a8"/>
          </w:rPr>
          <w:t>https://doi.org/10.1534/g3.113.007153</w:t>
        </w:r>
      </w:hyperlink>
    </w:p>
    <w:p w14:paraId="19A1A5F2" w14:textId="45E7DFD9" w:rsidR="00CC60C2" w:rsidRPr="00CC60C2" w:rsidRDefault="00CC60C2" w:rsidP="00CC60C2">
      <w:pPr>
        <w:pStyle w:val="EndNoteBibliography"/>
        <w:spacing w:after="156"/>
        <w:ind w:left="720" w:hanging="720"/>
      </w:pPr>
      <w:r w:rsidRPr="00CC60C2">
        <w:rPr>
          <w:b/>
        </w:rPr>
        <w:t xml:space="preserve">Shulaev, V., Sargent, D.J., Crowhurst, R.N., Mockler, T.C., Folkerts, O., Delcher, A.L., et al. </w:t>
      </w:r>
      <w:r w:rsidRPr="00CC60C2">
        <w:t>(2011) The genome of woodland strawberry (</w:t>
      </w:r>
      <w:r w:rsidRPr="00CC60C2">
        <w:rPr>
          <w:i/>
        </w:rPr>
        <w:t>Fragaria vesca</w:t>
      </w:r>
      <w:r w:rsidRPr="00CC60C2">
        <w:t xml:space="preserve">). </w:t>
      </w:r>
      <w:r w:rsidRPr="00CC60C2">
        <w:rPr>
          <w:i/>
        </w:rPr>
        <w:t>Nature Genetics</w:t>
      </w:r>
      <w:r w:rsidRPr="00CC60C2">
        <w:t xml:space="preserve">, </w:t>
      </w:r>
      <w:r w:rsidRPr="00CC60C2">
        <w:rPr>
          <w:b/>
        </w:rPr>
        <w:t>43</w:t>
      </w:r>
      <w:r w:rsidRPr="00CC60C2">
        <w:t xml:space="preserve">, 109-116. </w:t>
      </w:r>
      <w:hyperlink r:id="rId43" w:history="1">
        <w:r w:rsidRPr="00CC60C2">
          <w:rPr>
            <w:rStyle w:val="a8"/>
          </w:rPr>
          <w:t>https://doi.org/10.1038/ng.740</w:t>
        </w:r>
      </w:hyperlink>
    </w:p>
    <w:p w14:paraId="47241F8B" w14:textId="0AB0C37C" w:rsidR="00CC60C2" w:rsidRPr="00CC60C2" w:rsidRDefault="00CC60C2" w:rsidP="00CC60C2">
      <w:pPr>
        <w:pStyle w:val="EndNoteBibliography"/>
        <w:spacing w:after="156"/>
        <w:ind w:left="720" w:hanging="720"/>
      </w:pPr>
      <w:r w:rsidRPr="00CC60C2">
        <w:rPr>
          <w:b/>
        </w:rPr>
        <w:t xml:space="preserve">Sun, G., Xu, Y., Liu, H., Sun, T., Zhang, J., Hettenhausen, C., et al. </w:t>
      </w:r>
      <w:r w:rsidRPr="00CC60C2">
        <w:t>(2018) Large-scale gene losses underlie the genome evolution of parasitic plant</w:t>
      </w:r>
      <w:r w:rsidRPr="00CC60C2">
        <w:rPr>
          <w:i/>
        </w:rPr>
        <w:t xml:space="preserve"> Cuscuta australis</w:t>
      </w:r>
      <w:r w:rsidRPr="00CC60C2">
        <w:t xml:space="preserve">. </w:t>
      </w:r>
      <w:r w:rsidRPr="00CC60C2">
        <w:rPr>
          <w:i/>
        </w:rPr>
        <w:t>Nature Communications</w:t>
      </w:r>
      <w:r w:rsidRPr="00CC60C2">
        <w:t xml:space="preserve">, </w:t>
      </w:r>
      <w:r w:rsidRPr="00CC60C2">
        <w:rPr>
          <w:b/>
        </w:rPr>
        <w:t>9</w:t>
      </w:r>
      <w:r w:rsidRPr="00CC60C2">
        <w:t xml:space="preserve">, 2683. </w:t>
      </w:r>
      <w:hyperlink r:id="rId44" w:history="1">
        <w:r w:rsidRPr="00CC60C2">
          <w:rPr>
            <w:rStyle w:val="a8"/>
          </w:rPr>
          <w:t>https://doi.org/10.1038/s41467-018-04721-8</w:t>
        </w:r>
      </w:hyperlink>
    </w:p>
    <w:p w14:paraId="5A019B23" w14:textId="7BDD1070" w:rsidR="00CC60C2" w:rsidRPr="00CC60C2" w:rsidRDefault="00CC60C2" w:rsidP="00CC60C2">
      <w:pPr>
        <w:pStyle w:val="EndNoteBibliography"/>
        <w:spacing w:after="156"/>
        <w:ind w:left="720" w:hanging="720"/>
      </w:pPr>
      <w:r w:rsidRPr="00CC60C2">
        <w:rPr>
          <w:b/>
        </w:rPr>
        <w:t xml:space="preserve">Tomato Genome, C. </w:t>
      </w:r>
      <w:r w:rsidRPr="00CC60C2">
        <w:t xml:space="preserve">(2012) The tomato genome sequence provides insights into fleshy fruit evolution. </w:t>
      </w:r>
      <w:r w:rsidRPr="00CC60C2">
        <w:rPr>
          <w:i/>
        </w:rPr>
        <w:t>Nature</w:t>
      </w:r>
      <w:r w:rsidRPr="00CC60C2">
        <w:t xml:space="preserve">, </w:t>
      </w:r>
      <w:r w:rsidRPr="00CC60C2">
        <w:rPr>
          <w:b/>
        </w:rPr>
        <w:t>485</w:t>
      </w:r>
      <w:r w:rsidRPr="00CC60C2">
        <w:t xml:space="preserve">, 635-641. </w:t>
      </w:r>
      <w:hyperlink r:id="rId45" w:history="1">
        <w:r w:rsidRPr="00CC60C2">
          <w:rPr>
            <w:rStyle w:val="a8"/>
          </w:rPr>
          <w:t>https://doi.org/10.1038/nature11119</w:t>
        </w:r>
      </w:hyperlink>
    </w:p>
    <w:p w14:paraId="2D722F00" w14:textId="0E74C846" w:rsidR="00CC60C2" w:rsidRPr="00CC60C2" w:rsidRDefault="00CC60C2" w:rsidP="00CC60C2">
      <w:pPr>
        <w:pStyle w:val="EndNoteBibliography"/>
        <w:spacing w:after="156"/>
        <w:ind w:left="720" w:hanging="720"/>
      </w:pPr>
      <w:r w:rsidRPr="00CC60C2">
        <w:rPr>
          <w:b/>
        </w:rPr>
        <w:t xml:space="preserve">Tuskan, G.A., Difazio, S., Jansson, S., Bohlmann, J., Grigoriev, I., Hellsten, U., et al. </w:t>
      </w:r>
      <w:r w:rsidRPr="00CC60C2">
        <w:t xml:space="preserve">(2006) The genome of black cottonwood, </w:t>
      </w:r>
      <w:r w:rsidRPr="00CC60C2">
        <w:rPr>
          <w:i/>
        </w:rPr>
        <w:t>Populus trichocarpa</w:t>
      </w:r>
      <w:r w:rsidRPr="00CC60C2">
        <w:t xml:space="preserve"> (Torr. &amp; Gray). </w:t>
      </w:r>
      <w:r w:rsidRPr="00CC60C2">
        <w:rPr>
          <w:i/>
        </w:rPr>
        <w:t>Science</w:t>
      </w:r>
      <w:r w:rsidRPr="00CC60C2">
        <w:t xml:space="preserve">, </w:t>
      </w:r>
      <w:r w:rsidRPr="00CC60C2">
        <w:rPr>
          <w:b/>
        </w:rPr>
        <w:t>313</w:t>
      </w:r>
      <w:r w:rsidRPr="00CC60C2">
        <w:t xml:space="preserve">, 1596-1604. </w:t>
      </w:r>
      <w:hyperlink r:id="rId46" w:history="1">
        <w:r w:rsidRPr="00CC60C2">
          <w:rPr>
            <w:rStyle w:val="a8"/>
          </w:rPr>
          <w:t>https://doi.org/10.1126/science.1128691</w:t>
        </w:r>
      </w:hyperlink>
    </w:p>
    <w:p w14:paraId="17DD03C0" w14:textId="5E20B4D8" w:rsidR="00CC60C2" w:rsidRPr="00CC60C2" w:rsidRDefault="00CC60C2" w:rsidP="00CC60C2">
      <w:pPr>
        <w:pStyle w:val="EndNoteBibliography"/>
        <w:spacing w:after="156"/>
        <w:ind w:left="720" w:hanging="720"/>
      </w:pPr>
      <w:r w:rsidRPr="00CC60C2">
        <w:rPr>
          <w:b/>
        </w:rPr>
        <w:t xml:space="preserve">Unver, T., Wu, Z., Sterck, L., Turktas, M., Lohaus, R., Li, Z., et al. </w:t>
      </w:r>
      <w:r w:rsidRPr="00CC60C2">
        <w:t xml:space="preserve">(2017) Genome of wild olive and the evolution of oil biosynthesis. </w:t>
      </w:r>
      <w:r w:rsidRPr="00CC60C2">
        <w:rPr>
          <w:i/>
        </w:rPr>
        <w:t>Proceedings of the National Academy of Sciences of the United States of America</w:t>
      </w:r>
      <w:r w:rsidRPr="00CC60C2">
        <w:t xml:space="preserve">, </w:t>
      </w:r>
      <w:r w:rsidRPr="00CC60C2">
        <w:rPr>
          <w:b/>
        </w:rPr>
        <w:t>114</w:t>
      </w:r>
      <w:r w:rsidRPr="00CC60C2">
        <w:t xml:space="preserve">, E9413-E9422. </w:t>
      </w:r>
      <w:hyperlink r:id="rId47" w:history="1">
        <w:r w:rsidRPr="00CC60C2">
          <w:rPr>
            <w:rStyle w:val="a8"/>
          </w:rPr>
          <w:t>https://doi.org/10.1073/pnas.1708621114</w:t>
        </w:r>
      </w:hyperlink>
    </w:p>
    <w:p w14:paraId="414982C4" w14:textId="021A4244" w:rsidR="00CC60C2" w:rsidRPr="00CC60C2" w:rsidRDefault="00CC60C2" w:rsidP="00CC60C2">
      <w:pPr>
        <w:pStyle w:val="EndNoteBibliography"/>
        <w:spacing w:after="156"/>
        <w:ind w:left="720" w:hanging="720"/>
      </w:pPr>
      <w:r w:rsidRPr="00CC60C2">
        <w:rPr>
          <w:b/>
        </w:rPr>
        <w:t xml:space="preserve">VanBuren, R., Bryant, D., Edger, P.P., Tang, H., Burgess, D., Challabathula, D., et al. </w:t>
      </w:r>
      <w:r w:rsidRPr="00CC60C2">
        <w:t xml:space="preserve">(2015) Single-molecule sequencing of the desiccation-tolerant grass </w:t>
      </w:r>
      <w:r w:rsidRPr="00CC60C2">
        <w:rPr>
          <w:i/>
        </w:rPr>
        <w:t>Oropetium thomaeum</w:t>
      </w:r>
      <w:r w:rsidRPr="00CC60C2">
        <w:t xml:space="preserve">. </w:t>
      </w:r>
      <w:r w:rsidRPr="00CC60C2">
        <w:rPr>
          <w:i/>
        </w:rPr>
        <w:t>Nature</w:t>
      </w:r>
      <w:r w:rsidRPr="00CC60C2">
        <w:t xml:space="preserve">, </w:t>
      </w:r>
      <w:r w:rsidRPr="00CC60C2">
        <w:rPr>
          <w:b/>
        </w:rPr>
        <w:t>527</w:t>
      </w:r>
      <w:r w:rsidRPr="00CC60C2">
        <w:t xml:space="preserve">, 508-511. </w:t>
      </w:r>
      <w:hyperlink r:id="rId48" w:history="1">
        <w:r w:rsidRPr="00CC60C2">
          <w:rPr>
            <w:rStyle w:val="a8"/>
          </w:rPr>
          <w:t>https://doi.org/10.1038/nature15714</w:t>
        </w:r>
      </w:hyperlink>
    </w:p>
    <w:p w14:paraId="0C50D22E" w14:textId="1A66993E" w:rsidR="00CC60C2" w:rsidRPr="00CC60C2" w:rsidRDefault="00CC60C2" w:rsidP="00CC60C2">
      <w:pPr>
        <w:pStyle w:val="EndNoteBibliography"/>
        <w:spacing w:after="156"/>
        <w:ind w:left="720" w:hanging="720"/>
      </w:pPr>
      <w:r w:rsidRPr="00CC60C2">
        <w:rPr>
          <w:b/>
        </w:rPr>
        <w:t xml:space="preserve">Wang, L., Yu, S., Tong, C., Zhao, Y., Liu, Y., Song, C., et al. </w:t>
      </w:r>
      <w:r w:rsidRPr="00CC60C2">
        <w:t xml:space="preserve">(2014a) Genome sequencing of the high oil crop sesame provides insight into oil biosynthesis. </w:t>
      </w:r>
      <w:r w:rsidRPr="00CC60C2">
        <w:rPr>
          <w:i/>
        </w:rPr>
        <w:t>Genome Biology</w:t>
      </w:r>
      <w:r w:rsidRPr="00CC60C2">
        <w:t xml:space="preserve">, </w:t>
      </w:r>
      <w:r w:rsidRPr="00CC60C2">
        <w:rPr>
          <w:b/>
        </w:rPr>
        <w:t>15</w:t>
      </w:r>
      <w:r w:rsidRPr="00CC60C2">
        <w:t xml:space="preserve">, R39. </w:t>
      </w:r>
      <w:hyperlink r:id="rId49" w:history="1">
        <w:r w:rsidRPr="00CC60C2">
          <w:rPr>
            <w:rStyle w:val="a8"/>
          </w:rPr>
          <w:t>https://doi.org/10.1186/gb-2014-15-2-r39</w:t>
        </w:r>
      </w:hyperlink>
    </w:p>
    <w:p w14:paraId="5D66A6F0" w14:textId="5374FFE8" w:rsidR="00CC60C2" w:rsidRPr="00CC60C2" w:rsidRDefault="00CC60C2" w:rsidP="00CC60C2">
      <w:pPr>
        <w:pStyle w:val="EndNoteBibliography"/>
        <w:spacing w:after="156"/>
        <w:ind w:left="720" w:hanging="720"/>
      </w:pPr>
      <w:r w:rsidRPr="00CC60C2">
        <w:rPr>
          <w:b/>
        </w:rPr>
        <w:t xml:space="preserve">Wang, W., Feng, B., Xiao, J., Xia, Z., Zhou, X., Li, P., et al. </w:t>
      </w:r>
      <w:r w:rsidRPr="00CC60C2">
        <w:t xml:space="preserve">(2014b) Cassava genome from a wild ancestor to cultivated varieties. </w:t>
      </w:r>
      <w:r w:rsidRPr="00CC60C2">
        <w:rPr>
          <w:i/>
        </w:rPr>
        <w:t>Nature Communications</w:t>
      </w:r>
      <w:r w:rsidRPr="00CC60C2">
        <w:t xml:space="preserve">, </w:t>
      </w:r>
      <w:r w:rsidRPr="00CC60C2">
        <w:rPr>
          <w:b/>
        </w:rPr>
        <w:t>5</w:t>
      </w:r>
      <w:r w:rsidRPr="00CC60C2">
        <w:t xml:space="preserve">, 5110. </w:t>
      </w:r>
      <w:hyperlink r:id="rId50" w:history="1">
        <w:r w:rsidRPr="00CC60C2">
          <w:rPr>
            <w:rStyle w:val="a8"/>
          </w:rPr>
          <w:t>https://doi.org/10.1038/ncomms6110</w:t>
        </w:r>
      </w:hyperlink>
    </w:p>
    <w:p w14:paraId="6D0BBE8D" w14:textId="587C6F0D" w:rsidR="00CC60C2" w:rsidRPr="00CC60C2" w:rsidRDefault="00CC60C2" w:rsidP="00CC60C2">
      <w:pPr>
        <w:pStyle w:val="EndNoteBibliography"/>
        <w:spacing w:after="156"/>
        <w:ind w:left="720" w:hanging="720"/>
      </w:pPr>
      <w:r w:rsidRPr="00CC60C2">
        <w:rPr>
          <w:b/>
        </w:rPr>
        <w:lastRenderedPageBreak/>
        <w:t xml:space="preserve">Yang, X., Hu, R., Yin, H., Jenkins, J., Shu, S., Tang, H., et al. </w:t>
      </w:r>
      <w:r w:rsidRPr="00CC60C2">
        <w:t xml:space="preserve">(2017) The </w:t>
      </w:r>
      <w:r w:rsidRPr="00CC60C2">
        <w:rPr>
          <w:i/>
        </w:rPr>
        <w:t xml:space="preserve">Kalanchoë </w:t>
      </w:r>
      <w:r w:rsidRPr="00CC60C2">
        <w:t xml:space="preserve">genome provides insights into convergent evolution and building blocks of crassulacean acid metabolism. </w:t>
      </w:r>
      <w:r w:rsidRPr="00CC60C2">
        <w:rPr>
          <w:i/>
        </w:rPr>
        <w:t>Nature Communications</w:t>
      </w:r>
      <w:r w:rsidRPr="00CC60C2">
        <w:t xml:space="preserve">, </w:t>
      </w:r>
      <w:r w:rsidRPr="00CC60C2">
        <w:rPr>
          <w:b/>
        </w:rPr>
        <w:t>8</w:t>
      </w:r>
      <w:r w:rsidRPr="00CC60C2">
        <w:t xml:space="preserve">, 1899. </w:t>
      </w:r>
      <w:hyperlink r:id="rId51" w:history="1">
        <w:r w:rsidRPr="00CC60C2">
          <w:rPr>
            <w:rStyle w:val="a8"/>
          </w:rPr>
          <w:t>https://doi.org/10.1038/s41467-017-01491-7</w:t>
        </w:r>
      </w:hyperlink>
    </w:p>
    <w:p w14:paraId="010B2BED" w14:textId="1B7D80C4" w:rsidR="00CC60C2" w:rsidRPr="00CC60C2" w:rsidRDefault="00CC60C2" w:rsidP="00CC60C2">
      <w:pPr>
        <w:pStyle w:val="EndNoteBibliography"/>
        <w:spacing w:after="156"/>
        <w:ind w:left="720" w:hanging="720"/>
      </w:pPr>
      <w:r w:rsidRPr="00CC60C2">
        <w:rPr>
          <w:b/>
        </w:rPr>
        <w:t xml:space="preserve">Yoshida, S., Kim, S., Wafula, E.K., Tanskanen, J., Kim, Y.M., Honaas, L., et al. </w:t>
      </w:r>
      <w:r w:rsidRPr="00CC60C2">
        <w:t xml:space="preserve">(2019) Genome sequence of </w:t>
      </w:r>
      <w:r w:rsidRPr="00CC60C2">
        <w:rPr>
          <w:i/>
        </w:rPr>
        <w:t>Striga asiatica</w:t>
      </w:r>
      <w:r w:rsidRPr="00CC60C2">
        <w:t xml:space="preserve"> provides insight into the evolution of plant parasitism. </w:t>
      </w:r>
      <w:r w:rsidRPr="00CC60C2">
        <w:rPr>
          <w:i/>
        </w:rPr>
        <w:t>Current Biology</w:t>
      </w:r>
      <w:r w:rsidRPr="00CC60C2">
        <w:t xml:space="preserve">, </w:t>
      </w:r>
      <w:r w:rsidRPr="00CC60C2">
        <w:rPr>
          <w:b/>
        </w:rPr>
        <w:t>29</w:t>
      </w:r>
      <w:r w:rsidRPr="00CC60C2">
        <w:t xml:space="preserve">, 3041-3052. </w:t>
      </w:r>
      <w:hyperlink r:id="rId52" w:history="1">
        <w:r w:rsidRPr="00CC60C2">
          <w:rPr>
            <w:rStyle w:val="a8"/>
          </w:rPr>
          <w:t>https://doi.org/10.1016/j.cub.2019.07.086</w:t>
        </w:r>
      </w:hyperlink>
    </w:p>
    <w:p w14:paraId="4A1AEE27" w14:textId="64E8C218" w:rsidR="00CC60C2" w:rsidRPr="00CC60C2" w:rsidRDefault="00CC60C2" w:rsidP="00CC60C2">
      <w:pPr>
        <w:pStyle w:val="EndNoteBibliography"/>
        <w:spacing w:after="156"/>
        <w:ind w:left="720" w:hanging="720"/>
      </w:pPr>
      <w:r w:rsidRPr="00CC60C2">
        <w:rPr>
          <w:b/>
        </w:rPr>
        <w:t xml:space="preserve">Yuan, Y., Jin, X., Liu, J., Zhao, X., Zhou, J., Wang, X., et al. </w:t>
      </w:r>
      <w:r w:rsidRPr="00CC60C2">
        <w:t xml:space="preserve">(2018) The </w:t>
      </w:r>
      <w:r w:rsidRPr="00CC60C2">
        <w:rPr>
          <w:i/>
        </w:rPr>
        <w:t xml:space="preserve">Gastrodia elata </w:t>
      </w:r>
      <w:r w:rsidRPr="00CC60C2">
        <w:t xml:space="preserve">genome provides insights into plant adaptation to heterotrophy. </w:t>
      </w:r>
      <w:r w:rsidRPr="00CC60C2">
        <w:rPr>
          <w:i/>
        </w:rPr>
        <w:t>Nature Communications</w:t>
      </w:r>
      <w:r w:rsidRPr="00CC60C2">
        <w:t xml:space="preserve">, </w:t>
      </w:r>
      <w:r w:rsidRPr="00CC60C2">
        <w:rPr>
          <w:b/>
        </w:rPr>
        <w:t>9</w:t>
      </w:r>
      <w:r w:rsidRPr="00CC60C2">
        <w:t xml:space="preserve">, 1615. </w:t>
      </w:r>
      <w:hyperlink r:id="rId53" w:history="1">
        <w:r w:rsidRPr="00CC60C2">
          <w:rPr>
            <w:rStyle w:val="a8"/>
          </w:rPr>
          <w:t>https://doi.org/10.1038/s41467-018-03423-5</w:t>
        </w:r>
      </w:hyperlink>
    </w:p>
    <w:p w14:paraId="0A69BC75" w14:textId="40546443" w:rsidR="00CC60C2" w:rsidRPr="00CC60C2" w:rsidRDefault="00CC60C2" w:rsidP="00CC60C2">
      <w:pPr>
        <w:pStyle w:val="EndNoteBibliography"/>
        <w:spacing w:after="156"/>
        <w:ind w:left="720" w:hanging="720"/>
      </w:pPr>
      <w:r w:rsidRPr="00CC60C2">
        <w:rPr>
          <w:b/>
        </w:rPr>
        <w:t xml:space="preserve">Zhang, G.Q., Liu, K.W., Li, Z., Lohaus, R., Hsiao, Y.Y., Niu, S.C., et al. </w:t>
      </w:r>
      <w:r w:rsidRPr="00CC60C2">
        <w:t xml:space="preserve">(2017) The </w:t>
      </w:r>
      <w:r w:rsidRPr="00CC60C2">
        <w:rPr>
          <w:i/>
        </w:rPr>
        <w:t>Apostasia</w:t>
      </w:r>
      <w:r w:rsidRPr="00CC60C2">
        <w:t xml:space="preserve"> genome and the evolution of orchids. </w:t>
      </w:r>
      <w:r w:rsidRPr="00CC60C2">
        <w:rPr>
          <w:i/>
        </w:rPr>
        <w:t>Nature</w:t>
      </w:r>
      <w:r w:rsidRPr="00CC60C2">
        <w:t xml:space="preserve">, </w:t>
      </w:r>
      <w:r w:rsidRPr="00CC60C2">
        <w:rPr>
          <w:b/>
        </w:rPr>
        <w:t>549</w:t>
      </w:r>
      <w:r w:rsidRPr="00CC60C2">
        <w:t xml:space="preserve">, 379-383. </w:t>
      </w:r>
      <w:hyperlink r:id="rId54" w:history="1">
        <w:r w:rsidRPr="00CC60C2">
          <w:rPr>
            <w:rStyle w:val="a8"/>
          </w:rPr>
          <w:t>https://doi.org/10.1038/nature23897</w:t>
        </w:r>
      </w:hyperlink>
    </w:p>
    <w:p w14:paraId="7313729C" w14:textId="01A74636" w:rsidR="00CC60C2" w:rsidRPr="00CC60C2" w:rsidRDefault="00CC60C2" w:rsidP="00CC60C2">
      <w:pPr>
        <w:pStyle w:val="EndNoteBibliography"/>
        <w:spacing w:after="156"/>
        <w:ind w:left="720" w:hanging="720"/>
      </w:pPr>
      <w:r w:rsidRPr="00CC60C2">
        <w:rPr>
          <w:b/>
        </w:rPr>
        <w:t xml:space="preserve">Zhang, G.Q., Xu, Q., Bian, C., Tsai, W.C., Yeh, C.M., Liu, K.W., et al. </w:t>
      </w:r>
      <w:r w:rsidRPr="00CC60C2">
        <w:t xml:space="preserve">(2016) The </w:t>
      </w:r>
      <w:r w:rsidRPr="00CC60C2">
        <w:rPr>
          <w:i/>
        </w:rPr>
        <w:t xml:space="preserve">Dendrobium catenatum </w:t>
      </w:r>
      <w:r w:rsidRPr="00CC60C2">
        <w:t xml:space="preserve">Lindl. genome sequence provides insights into polysaccharide synthase, floral development and adaptive evolution. </w:t>
      </w:r>
      <w:r w:rsidRPr="00CC60C2">
        <w:rPr>
          <w:i/>
        </w:rPr>
        <w:t>Scientific Reports</w:t>
      </w:r>
      <w:r w:rsidRPr="00CC60C2">
        <w:t xml:space="preserve">, </w:t>
      </w:r>
      <w:r w:rsidRPr="00CC60C2">
        <w:rPr>
          <w:b/>
        </w:rPr>
        <w:t>6</w:t>
      </w:r>
      <w:r w:rsidRPr="00CC60C2">
        <w:t xml:space="preserve">, 19029. </w:t>
      </w:r>
      <w:hyperlink r:id="rId55" w:history="1">
        <w:r w:rsidRPr="00CC60C2">
          <w:rPr>
            <w:rStyle w:val="a8"/>
          </w:rPr>
          <w:t>https://doi.org/10.1038/srep19029</w:t>
        </w:r>
      </w:hyperlink>
    </w:p>
    <w:p w14:paraId="5196A6EE" w14:textId="3CBFC3EF" w:rsidR="00CC60C2" w:rsidRPr="00CC60C2" w:rsidRDefault="00CC60C2" w:rsidP="00CC60C2">
      <w:pPr>
        <w:pStyle w:val="EndNoteBibliography"/>
        <w:spacing w:after="156"/>
        <w:ind w:left="720" w:hanging="720"/>
      </w:pPr>
      <w:r w:rsidRPr="00CC60C2">
        <w:rPr>
          <w:b/>
        </w:rPr>
        <w:t xml:space="preserve">Zhang, L., Chen, F., Zhang, X., Li, Z., Zhao, Y., Lohaus, R., et al. </w:t>
      </w:r>
      <w:r w:rsidRPr="00CC60C2">
        <w:t xml:space="preserve">(2020) The water lily genome and the early evolution of flowering plants. </w:t>
      </w:r>
      <w:r w:rsidRPr="00CC60C2">
        <w:rPr>
          <w:i/>
        </w:rPr>
        <w:t>Nature</w:t>
      </w:r>
      <w:r w:rsidRPr="00CC60C2">
        <w:t xml:space="preserve">, </w:t>
      </w:r>
      <w:r w:rsidRPr="00CC60C2">
        <w:rPr>
          <w:b/>
        </w:rPr>
        <w:t>577</w:t>
      </w:r>
      <w:r w:rsidRPr="00CC60C2">
        <w:t xml:space="preserve">, 79-84. </w:t>
      </w:r>
      <w:hyperlink r:id="rId56" w:history="1">
        <w:r w:rsidRPr="00CC60C2">
          <w:rPr>
            <w:rStyle w:val="a8"/>
          </w:rPr>
          <w:t>https://doi.org/10.1038/s41586-019-1852-5</w:t>
        </w:r>
      </w:hyperlink>
    </w:p>
    <w:p w14:paraId="393940DC" w14:textId="09A74245" w:rsidR="00CC60C2" w:rsidRPr="00CC60C2" w:rsidRDefault="00CC60C2" w:rsidP="00CC60C2">
      <w:pPr>
        <w:pStyle w:val="EndNoteBibliography"/>
        <w:spacing w:after="156"/>
        <w:ind w:left="720" w:hanging="720"/>
      </w:pPr>
      <w:r w:rsidRPr="00CC60C2">
        <w:rPr>
          <w:b/>
        </w:rPr>
        <w:t xml:space="preserve">Zhao, H., Wang, S., Wang, J., Chen, C., Hao, S., Chen, L., et al. </w:t>
      </w:r>
      <w:r w:rsidRPr="00CC60C2">
        <w:t>(2018) The chromosome-level genome assemblies of two rattans (</w:t>
      </w:r>
      <w:r w:rsidRPr="00CC60C2">
        <w:rPr>
          <w:i/>
        </w:rPr>
        <w:t xml:space="preserve">Calamus simplicifolius </w:t>
      </w:r>
      <w:r w:rsidRPr="00CC60C2">
        <w:t xml:space="preserve">and </w:t>
      </w:r>
      <w:r w:rsidRPr="00CC60C2">
        <w:rPr>
          <w:i/>
        </w:rPr>
        <w:t>Daemonorops jenkinsiana</w:t>
      </w:r>
      <w:r w:rsidRPr="00CC60C2">
        <w:t xml:space="preserve">). </w:t>
      </w:r>
      <w:r w:rsidRPr="00CC60C2">
        <w:rPr>
          <w:i/>
        </w:rPr>
        <w:t>Gigascience</w:t>
      </w:r>
      <w:r w:rsidRPr="00CC60C2">
        <w:t xml:space="preserve">, </w:t>
      </w:r>
      <w:r w:rsidRPr="00CC60C2">
        <w:rPr>
          <w:b/>
        </w:rPr>
        <w:t>7</w:t>
      </w:r>
      <w:r w:rsidRPr="00CC60C2">
        <w:t xml:space="preserve">, 1-11. </w:t>
      </w:r>
      <w:hyperlink r:id="rId57" w:history="1">
        <w:r w:rsidRPr="00CC60C2">
          <w:rPr>
            <w:rStyle w:val="a8"/>
          </w:rPr>
          <w:t>https://doi.org/10.1093/gigascience/giy097</w:t>
        </w:r>
      </w:hyperlink>
    </w:p>
    <w:p w14:paraId="14656B0D" w14:textId="50466FBB" w:rsidR="00F63DF9" w:rsidRPr="00467B8B" w:rsidRDefault="00680C0D" w:rsidP="003B5374">
      <w:pPr>
        <w:spacing w:after="156"/>
        <w:jc w:val="both"/>
        <w:rPr>
          <w:rFonts w:ascii="Times New Roman" w:hAnsi="Times New Roman" w:cs="Times New Roman"/>
          <w:b/>
          <w:bCs/>
          <w:color w:val="000000"/>
          <w:sz w:val="20"/>
          <w:szCs w:val="20"/>
        </w:rPr>
      </w:pPr>
      <w:r w:rsidRPr="00467B8B">
        <w:rPr>
          <w:rFonts w:ascii="Times New Roman" w:hAnsi="Times New Roman" w:cs="Times New Roman"/>
          <w:b/>
          <w:bCs/>
          <w:color w:val="000000"/>
          <w:sz w:val="20"/>
          <w:szCs w:val="20"/>
        </w:rPr>
        <w:fldChar w:fldCharType="end"/>
      </w:r>
    </w:p>
    <w:sectPr w:rsidR="00F63DF9" w:rsidRPr="00467B8B" w:rsidSect="00903531">
      <w:pgSz w:w="11906" w:h="16838" w:code="9"/>
      <w:pgMar w:top="1440" w:right="1440" w:bottom="1440" w:left="144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A66B41E" w14:textId="77777777" w:rsidR="00D35E96" w:rsidRDefault="00D35E96" w:rsidP="005D11C9">
      <w:pPr>
        <w:spacing w:after="120"/>
      </w:pPr>
      <w:r>
        <w:separator/>
      </w:r>
    </w:p>
  </w:endnote>
  <w:endnote w:type="continuationSeparator" w:id="0">
    <w:p w14:paraId="4913DE1D" w14:textId="77777777" w:rsidR="00D35E96" w:rsidRDefault="00D35E96" w:rsidP="005D11C9">
      <w:pPr>
        <w:spacing w:after="120"/>
      </w:pPr>
      <w:r>
        <w:continuationSeparator/>
      </w:r>
    </w:p>
  </w:endnote>
  <w:endnote w:type="continuationNotice" w:id="1">
    <w:p w14:paraId="2B5CAB84" w14:textId="77777777" w:rsidR="00D35E96" w:rsidRDefault="00D35E96">
      <w:pPr>
        <w:spacing w:after="120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仿宋"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Microsoft YaHei UI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1D827B9" w14:textId="77777777" w:rsidR="001F78D8" w:rsidRDefault="001F78D8">
    <w:pPr>
      <w:pStyle w:val="a5"/>
      <w:spacing w:after="12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BA76BFF" w14:textId="77777777" w:rsidR="001F78D8" w:rsidRDefault="001F78D8">
    <w:pPr>
      <w:pStyle w:val="a5"/>
      <w:spacing w:after="120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DF22DC6" w14:textId="77777777" w:rsidR="001F78D8" w:rsidRDefault="001F78D8">
    <w:pPr>
      <w:pStyle w:val="a5"/>
      <w:spacing w:after="12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F62D9C7" w14:textId="77777777" w:rsidR="00D35E96" w:rsidRDefault="00D35E96" w:rsidP="005D11C9">
      <w:pPr>
        <w:spacing w:after="120"/>
      </w:pPr>
      <w:r>
        <w:separator/>
      </w:r>
    </w:p>
  </w:footnote>
  <w:footnote w:type="continuationSeparator" w:id="0">
    <w:p w14:paraId="1A07AC2F" w14:textId="77777777" w:rsidR="00D35E96" w:rsidRDefault="00D35E96" w:rsidP="005D11C9">
      <w:pPr>
        <w:spacing w:after="120"/>
      </w:pPr>
      <w:r>
        <w:continuationSeparator/>
      </w:r>
    </w:p>
  </w:footnote>
  <w:footnote w:type="continuationNotice" w:id="1">
    <w:p w14:paraId="4E2ABD65" w14:textId="77777777" w:rsidR="00D35E96" w:rsidRDefault="00D35E96">
      <w:pPr>
        <w:spacing w:after="120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4BAA27B" w14:textId="77777777" w:rsidR="001F78D8" w:rsidRDefault="001F78D8" w:rsidP="00D74965">
    <w:pPr>
      <w:pStyle w:val="a3"/>
      <w:pBdr>
        <w:bottom w:val="none" w:sz="0" w:space="0" w:color="auto"/>
      </w:pBdr>
      <w:spacing w:after="12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D9B2370" w14:textId="77777777" w:rsidR="001F78D8" w:rsidRPr="00451564" w:rsidRDefault="001F78D8" w:rsidP="00D74965"/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53BFB7A" w14:textId="77777777" w:rsidR="001F78D8" w:rsidRDefault="001F78D8">
    <w:pPr>
      <w:pStyle w:val="a3"/>
      <w:spacing w:after="12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6EC43B0"/>
    <w:multiLevelType w:val="hybridMultilevel"/>
    <w:tmpl w:val="156E9CA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79A40C9"/>
    <w:multiLevelType w:val="hybridMultilevel"/>
    <w:tmpl w:val="A16EAB2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10C0234"/>
    <w:multiLevelType w:val="hybridMultilevel"/>
    <w:tmpl w:val="D7BCEDEA"/>
    <w:lvl w:ilvl="0" w:tplc="76FE5AD4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25EC1452"/>
    <w:multiLevelType w:val="hybridMultilevel"/>
    <w:tmpl w:val="4AD8D0F8"/>
    <w:lvl w:ilvl="0" w:tplc="B8868C98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" w15:restartNumberingAfterBreak="0">
    <w:nsid w:val="3B4C0364"/>
    <w:multiLevelType w:val="hybridMultilevel"/>
    <w:tmpl w:val="9C5C1226"/>
    <w:lvl w:ilvl="0" w:tplc="A6B61AE2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5" w15:restartNumberingAfterBreak="0">
    <w:nsid w:val="52751045"/>
    <w:multiLevelType w:val="hybridMultilevel"/>
    <w:tmpl w:val="B55E7D6A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6" w15:restartNumberingAfterBreak="0">
    <w:nsid w:val="5DD5115A"/>
    <w:multiLevelType w:val="hybridMultilevel"/>
    <w:tmpl w:val="6A6C20A0"/>
    <w:lvl w:ilvl="0" w:tplc="89169B12">
      <w:start w:val="91"/>
      <w:numFmt w:val="bullet"/>
      <w:lvlText w:val=""/>
      <w:lvlJc w:val="left"/>
      <w:pPr>
        <w:ind w:left="360" w:hanging="360"/>
      </w:pPr>
      <w:rPr>
        <w:rFonts w:ascii="Wingdings" w:eastAsia="仿宋" w:hAnsi="Wingdings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  <w:num w:numId="3">
    <w:abstractNumId w:val="5"/>
  </w:num>
  <w:num w:numId="4">
    <w:abstractNumId w:val="4"/>
  </w:num>
  <w:num w:numId="5">
    <w:abstractNumId w:val="3"/>
  </w:num>
  <w:num w:numId="6">
    <w:abstractNumId w:val="2"/>
  </w:num>
  <w:num w:numId="7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bordersDoNotSurroundHeader/>
  <w:bordersDoNotSurroundFooter/>
  <w:activeWritingStyle w:appName="MSWord" w:lang="en-US" w:vendorID="64" w:dllVersion="4096" w:nlCheck="1" w:checkStyle="0"/>
  <w:activeWritingStyle w:appName="MSWord" w:lang="en-US" w:vendorID="64" w:dllVersion="0" w:nlCheck="1" w:checkStyle="0"/>
  <w:activeWritingStyle w:appName="MSWord" w:lang="zh-CN" w:vendorID="64" w:dllVersion="0" w:nlCheck="1" w:checkStyle="1"/>
  <w:defaultTabStop w:val="420"/>
  <w:drawingGridHorizontalSpacing w:val="120"/>
  <w:drawingGridVerticalSpacing w:val="163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Plant J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rxdswv7s5efvezazppdwwzsvvewzz25pwp&quot;&gt;参考文献&lt;record-ids&gt;&lt;item&gt;2005&lt;/item&gt;&lt;item&gt;4601&lt;/item&gt;&lt;item&gt;4660&lt;/item&gt;&lt;item&gt;10653&lt;/item&gt;&lt;item&gt;28004&lt;/item&gt;&lt;item&gt;28169&lt;/item&gt;&lt;item&gt;28418&lt;/item&gt;&lt;item&gt;28421&lt;/item&gt;&lt;item&gt;28427&lt;/item&gt;&lt;item&gt;28428&lt;/item&gt;&lt;item&gt;28429&lt;/item&gt;&lt;item&gt;28430&lt;/item&gt;&lt;item&gt;28432&lt;/item&gt;&lt;item&gt;28437&lt;/item&gt;&lt;item&gt;28438&lt;/item&gt;&lt;item&gt;28442&lt;/item&gt;&lt;item&gt;28443&lt;/item&gt;&lt;item&gt;28446&lt;/item&gt;&lt;item&gt;28447&lt;/item&gt;&lt;item&gt;28448&lt;/item&gt;&lt;item&gt;28449&lt;/item&gt;&lt;item&gt;28450&lt;/item&gt;&lt;item&gt;28451&lt;/item&gt;&lt;item&gt;28455&lt;/item&gt;&lt;item&gt;28457&lt;/item&gt;&lt;item&gt;28466&lt;/item&gt;&lt;item&gt;28467&lt;/item&gt;&lt;item&gt;28470&lt;/item&gt;&lt;item&gt;28475&lt;/item&gt;&lt;item&gt;28476&lt;/item&gt;&lt;item&gt;28479&lt;/item&gt;&lt;item&gt;28486&lt;/item&gt;&lt;item&gt;28488&lt;/item&gt;&lt;item&gt;28489&lt;/item&gt;&lt;item&gt;28490&lt;/item&gt;&lt;item&gt;28495&lt;/item&gt;&lt;item&gt;28499&lt;/item&gt;&lt;item&gt;28507&lt;/item&gt;&lt;item&gt;28508&lt;/item&gt;&lt;item&gt;28510&lt;/item&gt;&lt;item&gt;28542&lt;/item&gt;&lt;item&gt;28543&lt;/item&gt;&lt;item&gt;28544&lt;/item&gt;&lt;item&gt;28545&lt;/item&gt;&lt;/record-ids&gt;&lt;/item&gt;&lt;/Libraries&gt;"/>
  </w:docVars>
  <w:rsids>
    <w:rsidRoot w:val="008570AB"/>
    <w:rsid w:val="0000206F"/>
    <w:rsid w:val="000026EE"/>
    <w:rsid w:val="000032EF"/>
    <w:rsid w:val="00004BED"/>
    <w:rsid w:val="00004E17"/>
    <w:rsid w:val="000058DB"/>
    <w:rsid w:val="00007315"/>
    <w:rsid w:val="000076B0"/>
    <w:rsid w:val="000106AE"/>
    <w:rsid w:val="00010748"/>
    <w:rsid w:val="00010857"/>
    <w:rsid w:val="00010A67"/>
    <w:rsid w:val="00012503"/>
    <w:rsid w:val="0001299F"/>
    <w:rsid w:val="00013057"/>
    <w:rsid w:val="00014954"/>
    <w:rsid w:val="00016723"/>
    <w:rsid w:val="0001679D"/>
    <w:rsid w:val="0001718C"/>
    <w:rsid w:val="000179C8"/>
    <w:rsid w:val="000204EB"/>
    <w:rsid w:val="00020D36"/>
    <w:rsid w:val="00021F69"/>
    <w:rsid w:val="000224DE"/>
    <w:rsid w:val="00023B1B"/>
    <w:rsid w:val="00023F6B"/>
    <w:rsid w:val="0002568C"/>
    <w:rsid w:val="000259E1"/>
    <w:rsid w:val="00025DCB"/>
    <w:rsid w:val="000303A9"/>
    <w:rsid w:val="000321E1"/>
    <w:rsid w:val="0003265A"/>
    <w:rsid w:val="00035A78"/>
    <w:rsid w:val="00035CB4"/>
    <w:rsid w:val="00037909"/>
    <w:rsid w:val="0004047C"/>
    <w:rsid w:val="0004091F"/>
    <w:rsid w:val="000417A8"/>
    <w:rsid w:val="0004339C"/>
    <w:rsid w:val="000437F0"/>
    <w:rsid w:val="000450F4"/>
    <w:rsid w:val="00045634"/>
    <w:rsid w:val="00045F0B"/>
    <w:rsid w:val="000463BF"/>
    <w:rsid w:val="000471EE"/>
    <w:rsid w:val="00050900"/>
    <w:rsid w:val="00050F87"/>
    <w:rsid w:val="00051590"/>
    <w:rsid w:val="000528FC"/>
    <w:rsid w:val="00052CE2"/>
    <w:rsid w:val="00052E05"/>
    <w:rsid w:val="00052E3A"/>
    <w:rsid w:val="00052E77"/>
    <w:rsid w:val="000533F4"/>
    <w:rsid w:val="000534A0"/>
    <w:rsid w:val="00054823"/>
    <w:rsid w:val="00056587"/>
    <w:rsid w:val="000572EA"/>
    <w:rsid w:val="00057657"/>
    <w:rsid w:val="00057BB9"/>
    <w:rsid w:val="000615E9"/>
    <w:rsid w:val="00062BFB"/>
    <w:rsid w:val="00062E22"/>
    <w:rsid w:val="0006308A"/>
    <w:rsid w:val="00064F1D"/>
    <w:rsid w:val="00065289"/>
    <w:rsid w:val="0006703A"/>
    <w:rsid w:val="0006751A"/>
    <w:rsid w:val="000716D2"/>
    <w:rsid w:val="000727B0"/>
    <w:rsid w:val="00072FE2"/>
    <w:rsid w:val="0007405E"/>
    <w:rsid w:val="0007412A"/>
    <w:rsid w:val="0007433C"/>
    <w:rsid w:val="0007573D"/>
    <w:rsid w:val="00075B6B"/>
    <w:rsid w:val="000763C6"/>
    <w:rsid w:val="000769AC"/>
    <w:rsid w:val="00076D21"/>
    <w:rsid w:val="000777B5"/>
    <w:rsid w:val="00080ADC"/>
    <w:rsid w:val="00081226"/>
    <w:rsid w:val="000843DB"/>
    <w:rsid w:val="00084F13"/>
    <w:rsid w:val="000850B9"/>
    <w:rsid w:val="00087B68"/>
    <w:rsid w:val="00090D79"/>
    <w:rsid w:val="000946F6"/>
    <w:rsid w:val="00094918"/>
    <w:rsid w:val="000954F7"/>
    <w:rsid w:val="000960B4"/>
    <w:rsid w:val="00096721"/>
    <w:rsid w:val="000A06F8"/>
    <w:rsid w:val="000A18A6"/>
    <w:rsid w:val="000A2C98"/>
    <w:rsid w:val="000A320A"/>
    <w:rsid w:val="000A321F"/>
    <w:rsid w:val="000A655F"/>
    <w:rsid w:val="000A65B4"/>
    <w:rsid w:val="000A7983"/>
    <w:rsid w:val="000A7CEB"/>
    <w:rsid w:val="000B000C"/>
    <w:rsid w:val="000B0105"/>
    <w:rsid w:val="000B0746"/>
    <w:rsid w:val="000B0E27"/>
    <w:rsid w:val="000B2748"/>
    <w:rsid w:val="000B3C43"/>
    <w:rsid w:val="000B4CC4"/>
    <w:rsid w:val="000B5A18"/>
    <w:rsid w:val="000B62DC"/>
    <w:rsid w:val="000B6540"/>
    <w:rsid w:val="000B75CA"/>
    <w:rsid w:val="000C0785"/>
    <w:rsid w:val="000C3626"/>
    <w:rsid w:val="000C3F0C"/>
    <w:rsid w:val="000C3F78"/>
    <w:rsid w:val="000C4177"/>
    <w:rsid w:val="000C52E5"/>
    <w:rsid w:val="000C532C"/>
    <w:rsid w:val="000D2112"/>
    <w:rsid w:val="000D3C99"/>
    <w:rsid w:val="000D4216"/>
    <w:rsid w:val="000D5968"/>
    <w:rsid w:val="000E1443"/>
    <w:rsid w:val="000E1CB3"/>
    <w:rsid w:val="000E2866"/>
    <w:rsid w:val="000E3077"/>
    <w:rsid w:val="000E4305"/>
    <w:rsid w:val="000E470E"/>
    <w:rsid w:val="000E6780"/>
    <w:rsid w:val="000E72D3"/>
    <w:rsid w:val="000F0403"/>
    <w:rsid w:val="000F141C"/>
    <w:rsid w:val="000F159B"/>
    <w:rsid w:val="000F1E15"/>
    <w:rsid w:val="000F378B"/>
    <w:rsid w:val="000F3F60"/>
    <w:rsid w:val="000F4179"/>
    <w:rsid w:val="000F6039"/>
    <w:rsid w:val="000F679F"/>
    <w:rsid w:val="000F6AEA"/>
    <w:rsid w:val="000F7FC7"/>
    <w:rsid w:val="001001CE"/>
    <w:rsid w:val="00100F0C"/>
    <w:rsid w:val="001013BD"/>
    <w:rsid w:val="001026A1"/>
    <w:rsid w:val="00102C50"/>
    <w:rsid w:val="0010472B"/>
    <w:rsid w:val="00106CA2"/>
    <w:rsid w:val="00107541"/>
    <w:rsid w:val="00110789"/>
    <w:rsid w:val="001119AF"/>
    <w:rsid w:val="00111EC4"/>
    <w:rsid w:val="00112E52"/>
    <w:rsid w:val="0011368E"/>
    <w:rsid w:val="00114195"/>
    <w:rsid w:val="0011584F"/>
    <w:rsid w:val="00115868"/>
    <w:rsid w:val="00116004"/>
    <w:rsid w:val="0011632F"/>
    <w:rsid w:val="001166F8"/>
    <w:rsid w:val="00117AA1"/>
    <w:rsid w:val="00117F1F"/>
    <w:rsid w:val="00121FC1"/>
    <w:rsid w:val="00123BA9"/>
    <w:rsid w:val="00124DA7"/>
    <w:rsid w:val="001264FB"/>
    <w:rsid w:val="0012730C"/>
    <w:rsid w:val="00127C62"/>
    <w:rsid w:val="0013101E"/>
    <w:rsid w:val="001325B3"/>
    <w:rsid w:val="00132AF9"/>
    <w:rsid w:val="00132C0B"/>
    <w:rsid w:val="00133873"/>
    <w:rsid w:val="0013457B"/>
    <w:rsid w:val="00135E60"/>
    <w:rsid w:val="0013764E"/>
    <w:rsid w:val="001403FE"/>
    <w:rsid w:val="001424EE"/>
    <w:rsid w:val="00143FFB"/>
    <w:rsid w:val="00144ED1"/>
    <w:rsid w:val="00147661"/>
    <w:rsid w:val="00147676"/>
    <w:rsid w:val="0015119D"/>
    <w:rsid w:val="00151C7F"/>
    <w:rsid w:val="001526C0"/>
    <w:rsid w:val="0015306E"/>
    <w:rsid w:val="00153748"/>
    <w:rsid w:val="00153D70"/>
    <w:rsid w:val="00156351"/>
    <w:rsid w:val="001615CE"/>
    <w:rsid w:val="00162721"/>
    <w:rsid w:val="00162775"/>
    <w:rsid w:val="0016289B"/>
    <w:rsid w:val="001628F6"/>
    <w:rsid w:val="001634AF"/>
    <w:rsid w:val="001643B3"/>
    <w:rsid w:val="001712A2"/>
    <w:rsid w:val="001716AB"/>
    <w:rsid w:val="00171965"/>
    <w:rsid w:val="0017342D"/>
    <w:rsid w:val="00173A47"/>
    <w:rsid w:val="00173FEB"/>
    <w:rsid w:val="0017538C"/>
    <w:rsid w:val="0018024D"/>
    <w:rsid w:val="0018027A"/>
    <w:rsid w:val="00180568"/>
    <w:rsid w:val="00180D81"/>
    <w:rsid w:val="001826AD"/>
    <w:rsid w:val="00185B31"/>
    <w:rsid w:val="00185D6F"/>
    <w:rsid w:val="00186B67"/>
    <w:rsid w:val="001942C8"/>
    <w:rsid w:val="00194E91"/>
    <w:rsid w:val="001950DA"/>
    <w:rsid w:val="00195D8B"/>
    <w:rsid w:val="00196140"/>
    <w:rsid w:val="0019651A"/>
    <w:rsid w:val="0019694E"/>
    <w:rsid w:val="00196B2A"/>
    <w:rsid w:val="00197121"/>
    <w:rsid w:val="0019748B"/>
    <w:rsid w:val="00197763"/>
    <w:rsid w:val="00197B37"/>
    <w:rsid w:val="001A023E"/>
    <w:rsid w:val="001A3759"/>
    <w:rsid w:val="001B0896"/>
    <w:rsid w:val="001B0F46"/>
    <w:rsid w:val="001B135A"/>
    <w:rsid w:val="001B1431"/>
    <w:rsid w:val="001B1D36"/>
    <w:rsid w:val="001B5F83"/>
    <w:rsid w:val="001B6B51"/>
    <w:rsid w:val="001B7A80"/>
    <w:rsid w:val="001B7B61"/>
    <w:rsid w:val="001C0247"/>
    <w:rsid w:val="001C1CED"/>
    <w:rsid w:val="001C5EAC"/>
    <w:rsid w:val="001C6FAA"/>
    <w:rsid w:val="001D0C7F"/>
    <w:rsid w:val="001D24EA"/>
    <w:rsid w:val="001D2760"/>
    <w:rsid w:val="001D2F9E"/>
    <w:rsid w:val="001D350A"/>
    <w:rsid w:val="001D457F"/>
    <w:rsid w:val="001D4990"/>
    <w:rsid w:val="001D767B"/>
    <w:rsid w:val="001E0266"/>
    <w:rsid w:val="001E0ACD"/>
    <w:rsid w:val="001E2311"/>
    <w:rsid w:val="001E5203"/>
    <w:rsid w:val="001E66C2"/>
    <w:rsid w:val="001E68A2"/>
    <w:rsid w:val="001E7C1C"/>
    <w:rsid w:val="001F387F"/>
    <w:rsid w:val="001F4A03"/>
    <w:rsid w:val="001F4BF2"/>
    <w:rsid w:val="001F6B8C"/>
    <w:rsid w:val="001F78D8"/>
    <w:rsid w:val="001F7FF9"/>
    <w:rsid w:val="0020237C"/>
    <w:rsid w:val="00202C45"/>
    <w:rsid w:val="00207276"/>
    <w:rsid w:val="00207445"/>
    <w:rsid w:val="002076C7"/>
    <w:rsid w:val="00207716"/>
    <w:rsid w:val="00207A4F"/>
    <w:rsid w:val="00210309"/>
    <w:rsid w:val="002103D0"/>
    <w:rsid w:val="0021132D"/>
    <w:rsid w:val="00211479"/>
    <w:rsid w:val="00212E35"/>
    <w:rsid w:val="0021399B"/>
    <w:rsid w:val="00214475"/>
    <w:rsid w:val="002147D1"/>
    <w:rsid w:val="00214B95"/>
    <w:rsid w:val="00217D9A"/>
    <w:rsid w:val="00220ED3"/>
    <w:rsid w:val="00222EBD"/>
    <w:rsid w:val="00231185"/>
    <w:rsid w:val="00231991"/>
    <w:rsid w:val="00232EA9"/>
    <w:rsid w:val="00233663"/>
    <w:rsid w:val="002338BD"/>
    <w:rsid w:val="00234F5F"/>
    <w:rsid w:val="0023620A"/>
    <w:rsid w:val="002364E4"/>
    <w:rsid w:val="002366C4"/>
    <w:rsid w:val="002428A2"/>
    <w:rsid w:val="00244681"/>
    <w:rsid w:val="002447DC"/>
    <w:rsid w:val="0024595C"/>
    <w:rsid w:val="00245F75"/>
    <w:rsid w:val="0024737B"/>
    <w:rsid w:val="002520F2"/>
    <w:rsid w:val="00253FFD"/>
    <w:rsid w:val="00256B87"/>
    <w:rsid w:val="00260849"/>
    <w:rsid w:val="00262F59"/>
    <w:rsid w:val="002641A1"/>
    <w:rsid w:val="00265F32"/>
    <w:rsid w:val="00266D9C"/>
    <w:rsid w:val="002677AB"/>
    <w:rsid w:val="002703F4"/>
    <w:rsid w:val="002705E1"/>
    <w:rsid w:val="002720A1"/>
    <w:rsid w:val="00272AF3"/>
    <w:rsid w:val="00272E78"/>
    <w:rsid w:val="00275737"/>
    <w:rsid w:val="002757FF"/>
    <w:rsid w:val="00275A7B"/>
    <w:rsid w:val="00276E5F"/>
    <w:rsid w:val="0027783B"/>
    <w:rsid w:val="00280640"/>
    <w:rsid w:val="00280E20"/>
    <w:rsid w:val="0028341B"/>
    <w:rsid w:val="00283BBC"/>
    <w:rsid w:val="002868E2"/>
    <w:rsid w:val="00286F3F"/>
    <w:rsid w:val="00287B97"/>
    <w:rsid w:val="00290187"/>
    <w:rsid w:val="00291524"/>
    <w:rsid w:val="002926D0"/>
    <w:rsid w:val="002934A9"/>
    <w:rsid w:val="00295491"/>
    <w:rsid w:val="002967A4"/>
    <w:rsid w:val="00296EB5"/>
    <w:rsid w:val="002A1DA2"/>
    <w:rsid w:val="002A5B24"/>
    <w:rsid w:val="002A5D43"/>
    <w:rsid w:val="002A65CE"/>
    <w:rsid w:val="002A7EDA"/>
    <w:rsid w:val="002B1905"/>
    <w:rsid w:val="002B1E1E"/>
    <w:rsid w:val="002B253A"/>
    <w:rsid w:val="002B4509"/>
    <w:rsid w:val="002B4845"/>
    <w:rsid w:val="002B491B"/>
    <w:rsid w:val="002B56DC"/>
    <w:rsid w:val="002B76AE"/>
    <w:rsid w:val="002B796D"/>
    <w:rsid w:val="002C0086"/>
    <w:rsid w:val="002C083E"/>
    <w:rsid w:val="002C0C88"/>
    <w:rsid w:val="002C1CE5"/>
    <w:rsid w:val="002C3613"/>
    <w:rsid w:val="002C3C10"/>
    <w:rsid w:val="002C47D9"/>
    <w:rsid w:val="002C4DD4"/>
    <w:rsid w:val="002C5AED"/>
    <w:rsid w:val="002D196E"/>
    <w:rsid w:val="002D30E6"/>
    <w:rsid w:val="002D44C5"/>
    <w:rsid w:val="002D4724"/>
    <w:rsid w:val="002D4963"/>
    <w:rsid w:val="002D67F7"/>
    <w:rsid w:val="002D6CB8"/>
    <w:rsid w:val="002D7949"/>
    <w:rsid w:val="002D7AB2"/>
    <w:rsid w:val="002E0314"/>
    <w:rsid w:val="002E1CCB"/>
    <w:rsid w:val="002E25F6"/>
    <w:rsid w:val="002E56B9"/>
    <w:rsid w:val="002E6D7C"/>
    <w:rsid w:val="002F04AE"/>
    <w:rsid w:val="002F0D1B"/>
    <w:rsid w:val="002F345E"/>
    <w:rsid w:val="002F451D"/>
    <w:rsid w:val="002F58C3"/>
    <w:rsid w:val="002F6D1F"/>
    <w:rsid w:val="00300491"/>
    <w:rsid w:val="00301BED"/>
    <w:rsid w:val="00301E48"/>
    <w:rsid w:val="003034BF"/>
    <w:rsid w:val="0030498C"/>
    <w:rsid w:val="00305012"/>
    <w:rsid w:val="00306626"/>
    <w:rsid w:val="00307230"/>
    <w:rsid w:val="0031041B"/>
    <w:rsid w:val="00311DBA"/>
    <w:rsid w:val="00312E4C"/>
    <w:rsid w:val="00313045"/>
    <w:rsid w:val="00313457"/>
    <w:rsid w:val="003139D0"/>
    <w:rsid w:val="003140DC"/>
    <w:rsid w:val="003159EF"/>
    <w:rsid w:val="00315A4D"/>
    <w:rsid w:val="00317D74"/>
    <w:rsid w:val="00324A97"/>
    <w:rsid w:val="003303D3"/>
    <w:rsid w:val="003307B1"/>
    <w:rsid w:val="0033258E"/>
    <w:rsid w:val="003330C9"/>
    <w:rsid w:val="00333B4F"/>
    <w:rsid w:val="003341C7"/>
    <w:rsid w:val="00334DE0"/>
    <w:rsid w:val="00334E6C"/>
    <w:rsid w:val="003366F8"/>
    <w:rsid w:val="00336793"/>
    <w:rsid w:val="00337471"/>
    <w:rsid w:val="00337C30"/>
    <w:rsid w:val="00340C6B"/>
    <w:rsid w:val="00340FC7"/>
    <w:rsid w:val="0034173C"/>
    <w:rsid w:val="00341E88"/>
    <w:rsid w:val="00342AAF"/>
    <w:rsid w:val="003443C8"/>
    <w:rsid w:val="00345B17"/>
    <w:rsid w:val="00346EAE"/>
    <w:rsid w:val="003507BA"/>
    <w:rsid w:val="003507E0"/>
    <w:rsid w:val="00351931"/>
    <w:rsid w:val="003521A4"/>
    <w:rsid w:val="003536AD"/>
    <w:rsid w:val="00354D92"/>
    <w:rsid w:val="00356731"/>
    <w:rsid w:val="0035701E"/>
    <w:rsid w:val="003619D9"/>
    <w:rsid w:val="00363ED2"/>
    <w:rsid w:val="00364BF4"/>
    <w:rsid w:val="003673F5"/>
    <w:rsid w:val="00372362"/>
    <w:rsid w:val="003729BB"/>
    <w:rsid w:val="00373779"/>
    <w:rsid w:val="00374238"/>
    <w:rsid w:val="0037515F"/>
    <w:rsid w:val="00375289"/>
    <w:rsid w:val="00376071"/>
    <w:rsid w:val="00376AA0"/>
    <w:rsid w:val="0038231B"/>
    <w:rsid w:val="0038340B"/>
    <w:rsid w:val="00383E23"/>
    <w:rsid w:val="00384A6C"/>
    <w:rsid w:val="003853A7"/>
    <w:rsid w:val="003854F0"/>
    <w:rsid w:val="00385EB6"/>
    <w:rsid w:val="003860ED"/>
    <w:rsid w:val="00386D9D"/>
    <w:rsid w:val="00390AD9"/>
    <w:rsid w:val="00393EE7"/>
    <w:rsid w:val="00394E06"/>
    <w:rsid w:val="00395E61"/>
    <w:rsid w:val="00396721"/>
    <w:rsid w:val="00396D83"/>
    <w:rsid w:val="003974F8"/>
    <w:rsid w:val="003A1ADE"/>
    <w:rsid w:val="003A2352"/>
    <w:rsid w:val="003A2846"/>
    <w:rsid w:val="003A2C81"/>
    <w:rsid w:val="003A32A9"/>
    <w:rsid w:val="003A3801"/>
    <w:rsid w:val="003B1154"/>
    <w:rsid w:val="003B1C93"/>
    <w:rsid w:val="003B2577"/>
    <w:rsid w:val="003B3B6E"/>
    <w:rsid w:val="003B4B06"/>
    <w:rsid w:val="003B4CD2"/>
    <w:rsid w:val="003B5374"/>
    <w:rsid w:val="003B5C6F"/>
    <w:rsid w:val="003B78B3"/>
    <w:rsid w:val="003C018F"/>
    <w:rsid w:val="003C023A"/>
    <w:rsid w:val="003C16D0"/>
    <w:rsid w:val="003C34C6"/>
    <w:rsid w:val="003C35EA"/>
    <w:rsid w:val="003C4935"/>
    <w:rsid w:val="003C53B5"/>
    <w:rsid w:val="003C5449"/>
    <w:rsid w:val="003C7D6C"/>
    <w:rsid w:val="003C7D99"/>
    <w:rsid w:val="003D0C3B"/>
    <w:rsid w:val="003D0C47"/>
    <w:rsid w:val="003D139C"/>
    <w:rsid w:val="003D4960"/>
    <w:rsid w:val="003D6F07"/>
    <w:rsid w:val="003D6F4C"/>
    <w:rsid w:val="003D6FB7"/>
    <w:rsid w:val="003E035E"/>
    <w:rsid w:val="003E0596"/>
    <w:rsid w:val="003E21CB"/>
    <w:rsid w:val="003E2216"/>
    <w:rsid w:val="003E22FE"/>
    <w:rsid w:val="003E3AB7"/>
    <w:rsid w:val="003E3CA7"/>
    <w:rsid w:val="003E414D"/>
    <w:rsid w:val="003E4529"/>
    <w:rsid w:val="003E50D2"/>
    <w:rsid w:val="003E51EF"/>
    <w:rsid w:val="003E5614"/>
    <w:rsid w:val="003E6679"/>
    <w:rsid w:val="003F0113"/>
    <w:rsid w:val="003F017A"/>
    <w:rsid w:val="003F03F1"/>
    <w:rsid w:val="003F0AEE"/>
    <w:rsid w:val="003F15EB"/>
    <w:rsid w:val="003F31AE"/>
    <w:rsid w:val="003F33E4"/>
    <w:rsid w:val="003F39EA"/>
    <w:rsid w:val="003F5716"/>
    <w:rsid w:val="003F59C4"/>
    <w:rsid w:val="003F7EA2"/>
    <w:rsid w:val="00400388"/>
    <w:rsid w:val="0040038E"/>
    <w:rsid w:val="0040360D"/>
    <w:rsid w:val="004048C3"/>
    <w:rsid w:val="00416314"/>
    <w:rsid w:val="004170BB"/>
    <w:rsid w:val="004170E4"/>
    <w:rsid w:val="004201FE"/>
    <w:rsid w:val="00420F09"/>
    <w:rsid w:val="0042116F"/>
    <w:rsid w:val="00422883"/>
    <w:rsid w:val="00422D80"/>
    <w:rsid w:val="004235BE"/>
    <w:rsid w:val="00423CC8"/>
    <w:rsid w:val="00425BB2"/>
    <w:rsid w:val="00425E87"/>
    <w:rsid w:val="00430F09"/>
    <w:rsid w:val="00431CC5"/>
    <w:rsid w:val="004336B2"/>
    <w:rsid w:val="004338E6"/>
    <w:rsid w:val="00433CD0"/>
    <w:rsid w:val="0043414F"/>
    <w:rsid w:val="00436020"/>
    <w:rsid w:val="00437B5D"/>
    <w:rsid w:val="00442E03"/>
    <w:rsid w:val="004435EE"/>
    <w:rsid w:val="004441DE"/>
    <w:rsid w:val="00444C1B"/>
    <w:rsid w:val="0044575F"/>
    <w:rsid w:val="00446550"/>
    <w:rsid w:val="00447193"/>
    <w:rsid w:val="0045014C"/>
    <w:rsid w:val="00450E43"/>
    <w:rsid w:val="0045106C"/>
    <w:rsid w:val="00451564"/>
    <w:rsid w:val="0045210C"/>
    <w:rsid w:val="00456CAF"/>
    <w:rsid w:val="00457E28"/>
    <w:rsid w:val="00461FD7"/>
    <w:rsid w:val="0046471F"/>
    <w:rsid w:val="00465C04"/>
    <w:rsid w:val="00465C91"/>
    <w:rsid w:val="00465CC0"/>
    <w:rsid w:val="00467B8B"/>
    <w:rsid w:val="004727C8"/>
    <w:rsid w:val="004737C8"/>
    <w:rsid w:val="00473B54"/>
    <w:rsid w:val="00474163"/>
    <w:rsid w:val="0047482E"/>
    <w:rsid w:val="00474FA7"/>
    <w:rsid w:val="0047509E"/>
    <w:rsid w:val="00476655"/>
    <w:rsid w:val="00477ACD"/>
    <w:rsid w:val="00481AA6"/>
    <w:rsid w:val="00481FEF"/>
    <w:rsid w:val="0048326B"/>
    <w:rsid w:val="00483369"/>
    <w:rsid w:val="004835E0"/>
    <w:rsid w:val="0048528D"/>
    <w:rsid w:val="00487131"/>
    <w:rsid w:val="00487D11"/>
    <w:rsid w:val="00490C0D"/>
    <w:rsid w:val="00491098"/>
    <w:rsid w:val="00492249"/>
    <w:rsid w:val="0049683B"/>
    <w:rsid w:val="00497769"/>
    <w:rsid w:val="004A2C98"/>
    <w:rsid w:val="004A37E4"/>
    <w:rsid w:val="004A41E0"/>
    <w:rsid w:val="004A6522"/>
    <w:rsid w:val="004A6729"/>
    <w:rsid w:val="004A6EB5"/>
    <w:rsid w:val="004A73E3"/>
    <w:rsid w:val="004A74FD"/>
    <w:rsid w:val="004A7EFB"/>
    <w:rsid w:val="004B088A"/>
    <w:rsid w:val="004B0D4B"/>
    <w:rsid w:val="004B14F7"/>
    <w:rsid w:val="004B35DD"/>
    <w:rsid w:val="004B4534"/>
    <w:rsid w:val="004B59F2"/>
    <w:rsid w:val="004B7825"/>
    <w:rsid w:val="004C06EE"/>
    <w:rsid w:val="004C0E6B"/>
    <w:rsid w:val="004C1D15"/>
    <w:rsid w:val="004C2C8F"/>
    <w:rsid w:val="004C38F5"/>
    <w:rsid w:val="004C6078"/>
    <w:rsid w:val="004C6941"/>
    <w:rsid w:val="004C7546"/>
    <w:rsid w:val="004D0404"/>
    <w:rsid w:val="004D0A44"/>
    <w:rsid w:val="004D0DA0"/>
    <w:rsid w:val="004D2625"/>
    <w:rsid w:val="004D33B3"/>
    <w:rsid w:val="004D5D06"/>
    <w:rsid w:val="004E00C8"/>
    <w:rsid w:val="004E3A65"/>
    <w:rsid w:val="004E44E5"/>
    <w:rsid w:val="004E6D57"/>
    <w:rsid w:val="004E7729"/>
    <w:rsid w:val="004E7C9A"/>
    <w:rsid w:val="004F070D"/>
    <w:rsid w:val="004F1106"/>
    <w:rsid w:val="004F1207"/>
    <w:rsid w:val="004F123B"/>
    <w:rsid w:val="004F1D16"/>
    <w:rsid w:val="004F3B28"/>
    <w:rsid w:val="004F442E"/>
    <w:rsid w:val="004F6188"/>
    <w:rsid w:val="005014FC"/>
    <w:rsid w:val="00505B87"/>
    <w:rsid w:val="005061B2"/>
    <w:rsid w:val="0050672F"/>
    <w:rsid w:val="00506AE4"/>
    <w:rsid w:val="00506AF6"/>
    <w:rsid w:val="00514091"/>
    <w:rsid w:val="00514B94"/>
    <w:rsid w:val="00516085"/>
    <w:rsid w:val="00521EA0"/>
    <w:rsid w:val="00522293"/>
    <w:rsid w:val="0052334B"/>
    <w:rsid w:val="00527250"/>
    <w:rsid w:val="0052768E"/>
    <w:rsid w:val="00530A00"/>
    <w:rsid w:val="00530C05"/>
    <w:rsid w:val="005325CF"/>
    <w:rsid w:val="005330A7"/>
    <w:rsid w:val="005343C7"/>
    <w:rsid w:val="00534894"/>
    <w:rsid w:val="0053594B"/>
    <w:rsid w:val="00535A99"/>
    <w:rsid w:val="00536F3F"/>
    <w:rsid w:val="00537E6A"/>
    <w:rsid w:val="00540BFD"/>
    <w:rsid w:val="005412DA"/>
    <w:rsid w:val="005428D1"/>
    <w:rsid w:val="0054427D"/>
    <w:rsid w:val="00544564"/>
    <w:rsid w:val="005469F9"/>
    <w:rsid w:val="00547334"/>
    <w:rsid w:val="005479B8"/>
    <w:rsid w:val="005508D1"/>
    <w:rsid w:val="00550B48"/>
    <w:rsid w:val="00550DD2"/>
    <w:rsid w:val="0055114B"/>
    <w:rsid w:val="005521AE"/>
    <w:rsid w:val="00552736"/>
    <w:rsid w:val="00552C26"/>
    <w:rsid w:val="00553299"/>
    <w:rsid w:val="00554368"/>
    <w:rsid w:val="00554FD4"/>
    <w:rsid w:val="00555ADC"/>
    <w:rsid w:val="005560A8"/>
    <w:rsid w:val="00556193"/>
    <w:rsid w:val="00557043"/>
    <w:rsid w:val="00557C7D"/>
    <w:rsid w:val="0056001C"/>
    <w:rsid w:val="005621B3"/>
    <w:rsid w:val="00562279"/>
    <w:rsid w:val="00562AC2"/>
    <w:rsid w:val="00562CD5"/>
    <w:rsid w:val="005633C9"/>
    <w:rsid w:val="00567AA1"/>
    <w:rsid w:val="00567F60"/>
    <w:rsid w:val="00570559"/>
    <w:rsid w:val="00572228"/>
    <w:rsid w:val="005733EA"/>
    <w:rsid w:val="0057376E"/>
    <w:rsid w:val="005744A5"/>
    <w:rsid w:val="00574F3D"/>
    <w:rsid w:val="0057753D"/>
    <w:rsid w:val="005778AA"/>
    <w:rsid w:val="005805DD"/>
    <w:rsid w:val="00580EC5"/>
    <w:rsid w:val="00580F85"/>
    <w:rsid w:val="00582A9A"/>
    <w:rsid w:val="0058506C"/>
    <w:rsid w:val="00587585"/>
    <w:rsid w:val="00591AEF"/>
    <w:rsid w:val="00594368"/>
    <w:rsid w:val="00594C7D"/>
    <w:rsid w:val="0059725C"/>
    <w:rsid w:val="005A17A3"/>
    <w:rsid w:val="005A1C24"/>
    <w:rsid w:val="005A2FE3"/>
    <w:rsid w:val="005A319A"/>
    <w:rsid w:val="005A42DE"/>
    <w:rsid w:val="005A50FF"/>
    <w:rsid w:val="005A51DC"/>
    <w:rsid w:val="005A5394"/>
    <w:rsid w:val="005A5CB6"/>
    <w:rsid w:val="005A5F8F"/>
    <w:rsid w:val="005A6ECA"/>
    <w:rsid w:val="005B018D"/>
    <w:rsid w:val="005B0F8F"/>
    <w:rsid w:val="005B116E"/>
    <w:rsid w:val="005B4117"/>
    <w:rsid w:val="005B433D"/>
    <w:rsid w:val="005B456F"/>
    <w:rsid w:val="005B7723"/>
    <w:rsid w:val="005C06BD"/>
    <w:rsid w:val="005C0B88"/>
    <w:rsid w:val="005C0D23"/>
    <w:rsid w:val="005C0F13"/>
    <w:rsid w:val="005C383D"/>
    <w:rsid w:val="005C5926"/>
    <w:rsid w:val="005C5A0B"/>
    <w:rsid w:val="005C68AF"/>
    <w:rsid w:val="005D04BC"/>
    <w:rsid w:val="005D1143"/>
    <w:rsid w:val="005D11C9"/>
    <w:rsid w:val="005D2EF6"/>
    <w:rsid w:val="005E0CF8"/>
    <w:rsid w:val="005E2733"/>
    <w:rsid w:val="005E3203"/>
    <w:rsid w:val="005E4133"/>
    <w:rsid w:val="005E4366"/>
    <w:rsid w:val="005E48D4"/>
    <w:rsid w:val="005E4DFB"/>
    <w:rsid w:val="005E50DC"/>
    <w:rsid w:val="005F17E2"/>
    <w:rsid w:val="005F1E62"/>
    <w:rsid w:val="005F3C87"/>
    <w:rsid w:val="005F4E8F"/>
    <w:rsid w:val="005F5182"/>
    <w:rsid w:val="005F53A3"/>
    <w:rsid w:val="005F55F7"/>
    <w:rsid w:val="005F5B9E"/>
    <w:rsid w:val="005F6448"/>
    <w:rsid w:val="005F6658"/>
    <w:rsid w:val="005F785F"/>
    <w:rsid w:val="00600353"/>
    <w:rsid w:val="00600EC1"/>
    <w:rsid w:val="006050A9"/>
    <w:rsid w:val="0060553E"/>
    <w:rsid w:val="00605A83"/>
    <w:rsid w:val="006113CE"/>
    <w:rsid w:val="00611655"/>
    <w:rsid w:val="00613469"/>
    <w:rsid w:val="00613684"/>
    <w:rsid w:val="006164F9"/>
    <w:rsid w:val="00616ADF"/>
    <w:rsid w:val="00617148"/>
    <w:rsid w:val="00617270"/>
    <w:rsid w:val="00617CB0"/>
    <w:rsid w:val="00617DE6"/>
    <w:rsid w:val="0062081D"/>
    <w:rsid w:val="00620B78"/>
    <w:rsid w:val="006222E0"/>
    <w:rsid w:val="006237B6"/>
    <w:rsid w:val="00623BAF"/>
    <w:rsid w:val="00623DD8"/>
    <w:rsid w:val="006240A3"/>
    <w:rsid w:val="00624A55"/>
    <w:rsid w:val="00625BF7"/>
    <w:rsid w:val="00626654"/>
    <w:rsid w:val="00630D4F"/>
    <w:rsid w:val="006355D6"/>
    <w:rsid w:val="006366C5"/>
    <w:rsid w:val="00636E1D"/>
    <w:rsid w:val="006371BA"/>
    <w:rsid w:val="006403F4"/>
    <w:rsid w:val="00640605"/>
    <w:rsid w:val="006414F3"/>
    <w:rsid w:val="00643E43"/>
    <w:rsid w:val="00645BA1"/>
    <w:rsid w:val="00645C7B"/>
    <w:rsid w:val="006465A0"/>
    <w:rsid w:val="006504D1"/>
    <w:rsid w:val="00650921"/>
    <w:rsid w:val="00651617"/>
    <w:rsid w:val="00651A68"/>
    <w:rsid w:val="00655EF0"/>
    <w:rsid w:val="00661252"/>
    <w:rsid w:val="006612DB"/>
    <w:rsid w:val="00661919"/>
    <w:rsid w:val="00663050"/>
    <w:rsid w:val="00663779"/>
    <w:rsid w:val="00663F20"/>
    <w:rsid w:val="006642D6"/>
    <w:rsid w:val="0066711E"/>
    <w:rsid w:val="00667460"/>
    <w:rsid w:val="00667A04"/>
    <w:rsid w:val="00667BE9"/>
    <w:rsid w:val="006715E9"/>
    <w:rsid w:val="00671A6A"/>
    <w:rsid w:val="00673549"/>
    <w:rsid w:val="00673565"/>
    <w:rsid w:val="00674C24"/>
    <w:rsid w:val="0067513C"/>
    <w:rsid w:val="006770F5"/>
    <w:rsid w:val="0068000E"/>
    <w:rsid w:val="006801C3"/>
    <w:rsid w:val="00680429"/>
    <w:rsid w:val="0068080F"/>
    <w:rsid w:val="00680C0D"/>
    <w:rsid w:val="00680C9D"/>
    <w:rsid w:val="0068120B"/>
    <w:rsid w:val="006828E3"/>
    <w:rsid w:val="00682C53"/>
    <w:rsid w:val="00683078"/>
    <w:rsid w:val="00683A34"/>
    <w:rsid w:val="00683F81"/>
    <w:rsid w:val="00684558"/>
    <w:rsid w:val="0068475C"/>
    <w:rsid w:val="00687829"/>
    <w:rsid w:val="00690006"/>
    <w:rsid w:val="006902C8"/>
    <w:rsid w:val="00690857"/>
    <w:rsid w:val="006908FF"/>
    <w:rsid w:val="0069118E"/>
    <w:rsid w:val="00691DED"/>
    <w:rsid w:val="006928C9"/>
    <w:rsid w:val="00692AC0"/>
    <w:rsid w:val="00693C85"/>
    <w:rsid w:val="00693F1E"/>
    <w:rsid w:val="00694503"/>
    <w:rsid w:val="00694CE5"/>
    <w:rsid w:val="006958E3"/>
    <w:rsid w:val="00695FCB"/>
    <w:rsid w:val="00696B19"/>
    <w:rsid w:val="00696C29"/>
    <w:rsid w:val="006977D2"/>
    <w:rsid w:val="006A1035"/>
    <w:rsid w:val="006A5DD4"/>
    <w:rsid w:val="006A63D5"/>
    <w:rsid w:val="006A6977"/>
    <w:rsid w:val="006A6F86"/>
    <w:rsid w:val="006A70E5"/>
    <w:rsid w:val="006A761E"/>
    <w:rsid w:val="006B0948"/>
    <w:rsid w:val="006B1E99"/>
    <w:rsid w:val="006B2194"/>
    <w:rsid w:val="006B3357"/>
    <w:rsid w:val="006B4EDD"/>
    <w:rsid w:val="006B50D4"/>
    <w:rsid w:val="006B5943"/>
    <w:rsid w:val="006B5A37"/>
    <w:rsid w:val="006B5B62"/>
    <w:rsid w:val="006B7C96"/>
    <w:rsid w:val="006C02D0"/>
    <w:rsid w:val="006C0335"/>
    <w:rsid w:val="006C04CD"/>
    <w:rsid w:val="006C05C8"/>
    <w:rsid w:val="006C4151"/>
    <w:rsid w:val="006C4859"/>
    <w:rsid w:val="006C6387"/>
    <w:rsid w:val="006C65C8"/>
    <w:rsid w:val="006C68CE"/>
    <w:rsid w:val="006C79C3"/>
    <w:rsid w:val="006C7E65"/>
    <w:rsid w:val="006D072E"/>
    <w:rsid w:val="006D0A10"/>
    <w:rsid w:val="006D22C6"/>
    <w:rsid w:val="006D241E"/>
    <w:rsid w:val="006D3E15"/>
    <w:rsid w:val="006D428B"/>
    <w:rsid w:val="006D468E"/>
    <w:rsid w:val="006D5D66"/>
    <w:rsid w:val="006E0712"/>
    <w:rsid w:val="006E1CD2"/>
    <w:rsid w:val="006E2ED9"/>
    <w:rsid w:val="006E2EF0"/>
    <w:rsid w:val="006E3F99"/>
    <w:rsid w:val="006E4EFD"/>
    <w:rsid w:val="006E5230"/>
    <w:rsid w:val="006E7889"/>
    <w:rsid w:val="006F0B42"/>
    <w:rsid w:val="006F0CCD"/>
    <w:rsid w:val="006F16D5"/>
    <w:rsid w:val="006F1E6F"/>
    <w:rsid w:val="006F3246"/>
    <w:rsid w:val="006F4C35"/>
    <w:rsid w:val="006F55CE"/>
    <w:rsid w:val="006F5C6C"/>
    <w:rsid w:val="006F7BDD"/>
    <w:rsid w:val="006F7C49"/>
    <w:rsid w:val="007010B2"/>
    <w:rsid w:val="00701491"/>
    <w:rsid w:val="00701F43"/>
    <w:rsid w:val="007043C7"/>
    <w:rsid w:val="00704658"/>
    <w:rsid w:val="007053ED"/>
    <w:rsid w:val="0070764A"/>
    <w:rsid w:val="00707699"/>
    <w:rsid w:val="00711646"/>
    <w:rsid w:val="0071342A"/>
    <w:rsid w:val="00714EFF"/>
    <w:rsid w:val="007153A2"/>
    <w:rsid w:val="00717047"/>
    <w:rsid w:val="007173D5"/>
    <w:rsid w:val="00717581"/>
    <w:rsid w:val="007211D8"/>
    <w:rsid w:val="007216DB"/>
    <w:rsid w:val="00721DFE"/>
    <w:rsid w:val="00722209"/>
    <w:rsid w:val="00722277"/>
    <w:rsid w:val="00723280"/>
    <w:rsid w:val="0072371C"/>
    <w:rsid w:val="00724A16"/>
    <w:rsid w:val="007253CE"/>
    <w:rsid w:val="00726EEA"/>
    <w:rsid w:val="007273AA"/>
    <w:rsid w:val="007275D9"/>
    <w:rsid w:val="00730456"/>
    <w:rsid w:val="00730950"/>
    <w:rsid w:val="00730E8E"/>
    <w:rsid w:val="00733CB4"/>
    <w:rsid w:val="0073540D"/>
    <w:rsid w:val="007362DE"/>
    <w:rsid w:val="007370D1"/>
    <w:rsid w:val="007403CE"/>
    <w:rsid w:val="00741004"/>
    <w:rsid w:val="007415A6"/>
    <w:rsid w:val="00741785"/>
    <w:rsid w:val="00741EA4"/>
    <w:rsid w:val="007424E5"/>
    <w:rsid w:val="00742D66"/>
    <w:rsid w:val="00743DC7"/>
    <w:rsid w:val="00745094"/>
    <w:rsid w:val="007458D6"/>
    <w:rsid w:val="00746594"/>
    <w:rsid w:val="007473E6"/>
    <w:rsid w:val="007479DC"/>
    <w:rsid w:val="00750B25"/>
    <w:rsid w:val="00750E78"/>
    <w:rsid w:val="00750EFE"/>
    <w:rsid w:val="00750F20"/>
    <w:rsid w:val="00751476"/>
    <w:rsid w:val="00751972"/>
    <w:rsid w:val="00751D9F"/>
    <w:rsid w:val="00754423"/>
    <w:rsid w:val="00754679"/>
    <w:rsid w:val="00754B25"/>
    <w:rsid w:val="00755A83"/>
    <w:rsid w:val="00755FFA"/>
    <w:rsid w:val="00762445"/>
    <w:rsid w:val="007674E3"/>
    <w:rsid w:val="00770DD2"/>
    <w:rsid w:val="00772992"/>
    <w:rsid w:val="00772BAC"/>
    <w:rsid w:val="007732C8"/>
    <w:rsid w:val="00773B68"/>
    <w:rsid w:val="00776427"/>
    <w:rsid w:val="007770E7"/>
    <w:rsid w:val="007818E5"/>
    <w:rsid w:val="00781C1D"/>
    <w:rsid w:val="0078211C"/>
    <w:rsid w:val="00782351"/>
    <w:rsid w:val="00783667"/>
    <w:rsid w:val="00784213"/>
    <w:rsid w:val="00784EA0"/>
    <w:rsid w:val="00785994"/>
    <w:rsid w:val="00786913"/>
    <w:rsid w:val="00787438"/>
    <w:rsid w:val="00787B3B"/>
    <w:rsid w:val="00787DD7"/>
    <w:rsid w:val="0079205F"/>
    <w:rsid w:val="00792B9A"/>
    <w:rsid w:val="00792C3F"/>
    <w:rsid w:val="00792D4F"/>
    <w:rsid w:val="00792DBF"/>
    <w:rsid w:val="0079425E"/>
    <w:rsid w:val="00794427"/>
    <w:rsid w:val="007954CD"/>
    <w:rsid w:val="007A1129"/>
    <w:rsid w:val="007A172E"/>
    <w:rsid w:val="007A1896"/>
    <w:rsid w:val="007A1D0A"/>
    <w:rsid w:val="007A1D38"/>
    <w:rsid w:val="007A1F12"/>
    <w:rsid w:val="007A279A"/>
    <w:rsid w:val="007A2EBB"/>
    <w:rsid w:val="007A4C16"/>
    <w:rsid w:val="007A5275"/>
    <w:rsid w:val="007A5A11"/>
    <w:rsid w:val="007A70C1"/>
    <w:rsid w:val="007A731F"/>
    <w:rsid w:val="007A747A"/>
    <w:rsid w:val="007B192D"/>
    <w:rsid w:val="007B53E0"/>
    <w:rsid w:val="007B5909"/>
    <w:rsid w:val="007B5C12"/>
    <w:rsid w:val="007B725E"/>
    <w:rsid w:val="007C0A11"/>
    <w:rsid w:val="007C0D1A"/>
    <w:rsid w:val="007C1A15"/>
    <w:rsid w:val="007C4D75"/>
    <w:rsid w:val="007C4ED4"/>
    <w:rsid w:val="007C6952"/>
    <w:rsid w:val="007D0E3C"/>
    <w:rsid w:val="007D178D"/>
    <w:rsid w:val="007D1942"/>
    <w:rsid w:val="007D41E0"/>
    <w:rsid w:val="007D4819"/>
    <w:rsid w:val="007D53DA"/>
    <w:rsid w:val="007D5414"/>
    <w:rsid w:val="007D55C8"/>
    <w:rsid w:val="007D5F8E"/>
    <w:rsid w:val="007E16D5"/>
    <w:rsid w:val="007E1F8C"/>
    <w:rsid w:val="007E2380"/>
    <w:rsid w:val="007E2D91"/>
    <w:rsid w:val="007E43DA"/>
    <w:rsid w:val="007E6011"/>
    <w:rsid w:val="007E6E3D"/>
    <w:rsid w:val="007F17DC"/>
    <w:rsid w:val="007F2289"/>
    <w:rsid w:val="007F240A"/>
    <w:rsid w:val="00802C61"/>
    <w:rsid w:val="0080448D"/>
    <w:rsid w:val="00804849"/>
    <w:rsid w:val="00805B24"/>
    <w:rsid w:val="00807DFF"/>
    <w:rsid w:val="00811167"/>
    <w:rsid w:val="00811E87"/>
    <w:rsid w:val="00812F90"/>
    <w:rsid w:val="00813465"/>
    <w:rsid w:val="00813B0C"/>
    <w:rsid w:val="00814620"/>
    <w:rsid w:val="008148ED"/>
    <w:rsid w:val="008174AE"/>
    <w:rsid w:val="00822C4F"/>
    <w:rsid w:val="00823C9F"/>
    <w:rsid w:val="00826B9A"/>
    <w:rsid w:val="008306E3"/>
    <w:rsid w:val="008314BE"/>
    <w:rsid w:val="00831CAF"/>
    <w:rsid w:val="008327A1"/>
    <w:rsid w:val="00832B34"/>
    <w:rsid w:val="008331D2"/>
    <w:rsid w:val="00833E12"/>
    <w:rsid w:val="0083411E"/>
    <w:rsid w:val="008351ED"/>
    <w:rsid w:val="00836B26"/>
    <w:rsid w:val="00841AD1"/>
    <w:rsid w:val="00842DFC"/>
    <w:rsid w:val="00843CA8"/>
    <w:rsid w:val="00844601"/>
    <w:rsid w:val="00845159"/>
    <w:rsid w:val="008460F3"/>
    <w:rsid w:val="00847501"/>
    <w:rsid w:val="00851016"/>
    <w:rsid w:val="00851133"/>
    <w:rsid w:val="008514C4"/>
    <w:rsid w:val="0085266F"/>
    <w:rsid w:val="008530BF"/>
    <w:rsid w:val="00855E4E"/>
    <w:rsid w:val="008570AB"/>
    <w:rsid w:val="00860374"/>
    <w:rsid w:val="00860799"/>
    <w:rsid w:val="00861332"/>
    <w:rsid w:val="00861E9D"/>
    <w:rsid w:val="00865B2D"/>
    <w:rsid w:val="0086754F"/>
    <w:rsid w:val="00870203"/>
    <w:rsid w:val="00870E22"/>
    <w:rsid w:val="00870E4A"/>
    <w:rsid w:val="0087107D"/>
    <w:rsid w:val="00872425"/>
    <w:rsid w:val="0087635A"/>
    <w:rsid w:val="00876D8F"/>
    <w:rsid w:val="00882600"/>
    <w:rsid w:val="00884BAB"/>
    <w:rsid w:val="00885412"/>
    <w:rsid w:val="008868B3"/>
    <w:rsid w:val="00887DEE"/>
    <w:rsid w:val="00892DD3"/>
    <w:rsid w:val="00893546"/>
    <w:rsid w:val="00893C48"/>
    <w:rsid w:val="00894903"/>
    <w:rsid w:val="00894A7A"/>
    <w:rsid w:val="008A02B2"/>
    <w:rsid w:val="008A054C"/>
    <w:rsid w:val="008A41B8"/>
    <w:rsid w:val="008A4ACF"/>
    <w:rsid w:val="008A5814"/>
    <w:rsid w:val="008A73C5"/>
    <w:rsid w:val="008A74FC"/>
    <w:rsid w:val="008A7859"/>
    <w:rsid w:val="008B1C99"/>
    <w:rsid w:val="008B2E86"/>
    <w:rsid w:val="008B35F0"/>
    <w:rsid w:val="008B3C80"/>
    <w:rsid w:val="008B5B6B"/>
    <w:rsid w:val="008C2642"/>
    <w:rsid w:val="008C27A3"/>
    <w:rsid w:val="008C2AB6"/>
    <w:rsid w:val="008C301D"/>
    <w:rsid w:val="008C36B9"/>
    <w:rsid w:val="008C4A81"/>
    <w:rsid w:val="008C7A4B"/>
    <w:rsid w:val="008D1BEE"/>
    <w:rsid w:val="008D2AEB"/>
    <w:rsid w:val="008D2E61"/>
    <w:rsid w:val="008D5852"/>
    <w:rsid w:val="008D65D1"/>
    <w:rsid w:val="008D7190"/>
    <w:rsid w:val="008E3FCA"/>
    <w:rsid w:val="008E4731"/>
    <w:rsid w:val="008E4AF7"/>
    <w:rsid w:val="008E635D"/>
    <w:rsid w:val="008E7EC8"/>
    <w:rsid w:val="008F22C0"/>
    <w:rsid w:val="008F47ED"/>
    <w:rsid w:val="008F5204"/>
    <w:rsid w:val="008F6006"/>
    <w:rsid w:val="00900293"/>
    <w:rsid w:val="00900E85"/>
    <w:rsid w:val="009011EB"/>
    <w:rsid w:val="009018E1"/>
    <w:rsid w:val="009019BB"/>
    <w:rsid w:val="0090251E"/>
    <w:rsid w:val="00903531"/>
    <w:rsid w:val="00903600"/>
    <w:rsid w:val="009044AA"/>
    <w:rsid w:val="0090595D"/>
    <w:rsid w:val="0090751F"/>
    <w:rsid w:val="00907637"/>
    <w:rsid w:val="00907E28"/>
    <w:rsid w:val="00910D23"/>
    <w:rsid w:val="009114A5"/>
    <w:rsid w:val="0091299A"/>
    <w:rsid w:val="00915A46"/>
    <w:rsid w:val="00916216"/>
    <w:rsid w:val="00917183"/>
    <w:rsid w:val="00917D03"/>
    <w:rsid w:val="00920F22"/>
    <w:rsid w:val="00921652"/>
    <w:rsid w:val="00921B21"/>
    <w:rsid w:val="0092249E"/>
    <w:rsid w:val="009229D8"/>
    <w:rsid w:val="009238AA"/>
    <w:rsid w:val="00924238"/>
    <w:rsid w:val="00924955"/>
    <w:rsid w:val="00924AA2"/>
    <w:rsid w:val="00924ED1"/>
    <w:rsid w:val="00925184"/>
    <w:rsid w:val="009267E1"/>
    <w:rsid w:val="00927744"/>
    <w:rsid w:val="00930356"/>
    <w:rsid w:val="0093101E"/>
    <w:rsid w:val="0093109C"/>
    <w:rsid w:val="00931308"/>
    <w:rsid w:val="00931C14"/>
    <w:rsid w:val="00932A39"/>
    <w:rsid w:val="0093321B"/>
    <w:rsid w:val="00933D48"/>
    <w:rsid w:val="0093463B"/>
    <w:rsid w:val="00934F70"/>
    <w:rsid w:val="00935386"/>
    <w:rsid w:val="009353E4"/>
    <w:rsid w:val="009364D5"/>
    <w:rsid w:val="00937FF2"/>
    <w:rsid w:val="00941880"/>
    <w:rsid w:val="00943A01"/>
    <w:rsid w:val="00943C51"/>
    <w:rsid w:val="00943DE9"/>
    <w:rsid w:val="0094457F"/>
    <w:rsid w:val="00944B52"/>
    <w:rsid w:val="00945D52"/>
    <w:rsid w:val="0094618A"/>
    <w:rsid w:val="00951E19"/>
    <w:rsid w:val="00952549"/>
    <w:rsid w:val="0095337E"/>
    <w:rsid w:val="0095370C"/>
    <w:rsid w:val="00955410"/>
    <w:rsid w:val="009568E0"/>
    <w:rsid w:val="00960C47"/>
    <w:rsid w:val="00961794"/>
    <w:rsid w:val="0096319E"/>
    <w:rsid w:val="0096332F"/>
    <w:rsid w:val="009646CB"/>
    <w:rsid w:val="009647DA"/>
    <w:rsid w:val="00966E36"/>
    <w:rsid w:val="00970251"/>
    <w:rsid w:val="009703C9"/>
    <w:rsid w:val="0097283C"/>
    <w:rsid w:val="009733B7"/>
    <w:rsid w:val="009756E6"/>
    <w:rsid w:val="009765AE"/>
    <w:rsid w:val="0097756C"/>
    <w:rsid w:val="00977EFE"/>
    <w:rsid w:val="00980603"/>
    <w:rsid w:val="009807C6"/>
    <w:rsid w:val="00980E6A"/>
    <w:rsid w:val="009815FB"/>
    <w:rsid w:val="009850B8"/>
    <w:rsid w:val="00987244"/>
    <w:rsid w:val="00987375"/>
    <w:rsid w:val="00987D51"/>
    <w:rsid w:val="0099016A"/>
    <w:rsid w:val="00990971"/>
    <w:rsid w:val="00990FCC"/>
    <w:rsid w:val="00992487"/>
    <w:rsid w:val="0099265D"/>
    <w:rsid w:val="009928B3"/>
    <w:rsid w:val="0099784C"/>
    <w:rsid w:val="009A212C"/>
    <w:rsid w:val="009A25E4"/>
    <w:rsid w:val="009A2F22"/>
    <w:rsid w:val="009A366A"/>
    <w:rsid w:val="009A457F"/>
    <w:rsid w:val="009A4810"/>
    <w:rsid w:val="009A5751"/>
    <w:rsid w:val="009A6195"/>
    <w:rsid w:val="009B0BF3"/>
    <w:rsid w:val="009B1020"/>
    <w:rsid w:val="009B1416"/>
    <w:rsid w:val="009B29A7"/>
    <w:rsid w:val="009B2B27"/>
    <w:rsid w:val="009B2D88"/>
    <w:rsid w:val="009B469F"/>
    <w:rsid w:val="009B4C35"/>
    <w:rsid w:val="009B4C6F"/>
    <w:rsid w:val="009B5839"/>
    <w:rsid w:val="009B6671"/>
    <w:rsid w:val="009B7B8D"/>
    <w:rsid w:val="009C150B"/>
    <w:rsid w:val="009C2316"/>
    <w:rsid w:val="009C2ED7"/>
    <w:rsid w:val="009C433B"/>
    <w:rsid w:val="009C43A7"/>
    <w:rsid w:val="009C4800"/>
    <w:rsid w:val="009C4BDC"/>
    <w:rsid w:val="009C57D8"/>
    <w:rsid w:val="009C5C09"/>
    <w:rsid w:val="009C6AE8"/>
    <w:rsid w:val="009D0058"/>
    <w:rsid w:val="009D0A31"/>
    <w:rsid w:val="009D0A3B"/>
    <w:rsid w:val="009D0D42"/>
    <w:rsid w:val="009D32CC"/>
    <w:rsid w:val="009D37A9"/>
    <w:rsid w:val="009D47D5"/>
    <w:rsid w:val="009D4A1E"/>
    <w:rsid w:val="009D5C7B"/>
    <w:rsid w:val="009D75CB"/>
    <w:rsid w:val="009D75EE"/>
    <w:rsid w:val="009D7E86"/>
    <w:rsid w:val="009E178F"/>
    <w:rsid w:val="009E1836"/>
    <w:rsid w:val="009E19AB"/>
    <w:rsid w:val="009E30A9"/>
    <w:rsid w:val="009E3834"/>
    <w:rsid w:val="009E4A3A"/>
    <w:rsid w:val="009E5534"/>
    <w:rsid w:val="009E684C"/>
    <w:rsid w:val="009F07E5"/>
    <w:rsid w:val="009F08BF"/>
    <w:rsid w:val="009F143E"/>
    <w:rsid w:val="009F3926"/>
    <w:rsid w:val="009F3E77"/>
    <w:rsid w:val="009F4561"/>
    <w:rsid w:val="009F58EB"/>
    <w:rsid w:val="009F6357"/>
    <w:rsid w:val="009F6426"/>
    <w:rsid w:val="009F669D"/>
    <w:rsid w:val="00A009BE"/>
    <w:rsid w:val="00A00DFB"/>
    <w:rsid w:val="00A01EDF"/>
    <w:rsid w:val="00A025BF"/>
    <w:rsid w:val="00A031D7"/>
    <w:rsid w:val="00A03D52"/>
    <w:rsid w:val="00A05016"/>
    <w:rsid w:val="00A0570A"/>
    <w:rsid w:val="00A06EC5"/>
    <w:rsid w:val="00A0747A"/>
    <w:rsid w:val="00A07BF8"/>
    <w:rsid w:val="00A07F00"/>
    <w:rsid w:val="00A1044B"/>
    <w:rsid w:val="00A12405"/>
    <w:rsid w:val="00A1341C"/>
    <w:rsid w:val="00A1398F"/>
    <w:rsid w:val="00A14011"/>
    <w:rsid w:val="00A1456A"/>
    <w:rsid w:val="00A17D0A"/>
    <w:rsid w:val="00A17E86"/>
    <w:rsid w:val="00A20480"/>
    <w:rsid w:val="00A20FB6"/>
    <w:rsid w:val="00A21649"/>
    <w:rsid w:val="00A21913"/>
    <w:rsid w:val="00A241FA"/>
    <w:rsid w:val="00A24C59"/>
    <w:rsid w:val="00A27007"/>
    <w:rsid w:val="00A271B1"/>
    <w:rsid w:val="00A2764E"/>
    <w:rsid w:val="00A278C5"/>
    <w:rsid w:val="00A30360"/>
    <w:rsid w:val="00A3079D"/>
    <w:rsid w:val="00A30AB5"/>
    <w:rsid w:val="00A30EF9"/>
    <w:rsid w:val="00A31208"/>
    <w:rsid w:val="00A315A4"/>
    <w:rsid w:val="00A318D0"/>
    <w:rsid w:val="00A33594"/>
    <w:rsid w:val="00A3390A"/>
    <w:rsid w:val="00A339F7"/>
    <w:rsid w:val="00A34515"/>
    <w:rsid w:val="00A35849"/>
    <w:rsid w:val="00A35AFF"/>
    <w:rsid w:val="00A35C91"/>
    <w:rsid w:val="00A376FA"/>
    <w:rsid w:val="00A37B77"/>
    <w:rsid w:val="00A42F64"/>
    <w:rsid w:val="00A4325F"/>
    <w:rsid w:val="00A43505"/>
    <w:rsid w:val="00A456B5"/>
    <w:rsid w:val="00A45CDF"/>
    <w:rsid w:val="00A461BD"/>
    <w:rsid w:val="00A470B0"/>
    <w:rsid w:val="00A4792B"/>
    <w:rsid w:val="00A508FD"/>
    <w:rsid w:val="00A52C65"/>
    <w:rsid w:val="00A52E22"/>
    <w:rsid w:val="00A53358"/>
    <w:rsid w:val="00A5376F"/>
    <w:rsid w:val="00A5455F"/>
    <w:rsid w:val="00A54CA1"/>
    <w:rsid w:val="00A5530D"/>
    <w:rsid w:val="00A565F4"/>
    <w:rsid w:val="00A56BAB"/>
    <w:rsid w:val="00A577EA"/>
    <w:rsid w:val="00A57C1E"/>
    <w:rsid w:val="00A616B4"/>
    <w:rsid w:val="00A61ECC"/>
    <w:rsid w:val="00A62AA2"/>
    <w:rsid w:val="00A62E44"/>
    <w:rsid w:val="00A645FF"/>
    <w:rsid w:val="00A65504"/>
    <w:rsid w:val="00A664F2"/>
    <w:rsid w:val="00A67857"/>
    <w:rsid w:val="00A73C07"/>
    <w:rsid w:val="00A75259"/>
    <w:rsid w:val="00A75EC1"/>
    <w:rsid w:val="00A75F03"/>
    <w:rsid w:val="00A819B8"/>
    <w:rsid w:val="00A81BF1"/>
    <w:rsid w:val="00A828CD"/>
    <w:rsid w:val="00A82A1F"/>
    <w:rsid w:val="00A8321D"/>
    <w:rsid w:val="00A83C3E"/>
    <w:rsid w:val="00A84E6C"/>
    <w:rsid w:val="00A85783"/>
    <w:rsid w:val="00A8620C"/>
    <w:rsid w:val="00A9149B"/>
    <w:rsid w:val="00A92797"/>
    <w:rsid w:val="00A93D4C"/>
    <w:rsid w:val="00A942DD"/>
    <w:rsid w:val="00A946BD"/>
    <w:rsid w:val="00A94E2A"/>
    <w:rsid w:val="00A967F6"/>
    <w:rsid w:val="00A96F70"/>
    <w:rsid w:val="00AA02F4"/>
    <w:rsid w:val="00AA0A3D"/>
    <w:rsid w:val="00AA1F88"/>
    <w:rsid w:val="00AA353B"/>
    <w:rsid w:val="00AA4A76"/>
    <w:rsid w:val="00AA4ED0"/>
    <w:rsid w:val="00AA4EFE"/>
    <w:rsid w:val="00AA653C"/>
    <w:rsid w:val="00AA6550"/>
    <w:rsid w:val="00AA7868"/>
    <w:rsid w:val="00AB230A"/>
    <w:rsid w:val="00AB2416"/>
    <w:rsid w:val="00AB43F5"/>
    <w:rsid w:val="00AB4B1A"/>
    <w:rsid w:val="00AB5E44"/>
    <w:rsid w:val="00AB67C6"/>
    <w:rsid w:val="00AB6F43"/>
    <w:rsid w:val="00AB74B3"/>
    <w:rsid w:val="00AC1FED"/>
    <w:rsid w:val="00AC2202"/>
    <w:rsid w:val="00AC2BD5"/>
    <w:rsid w:val="00AC2CE2"/>
    <w:rsid w:val="00AC31CB"/>
    <w:rsid w:val="00AC38A5"/>
    <w:rsid w:val="00AC4E5E"/>
    <w:rsid w:val="00AC690E"/>
    <w:rsid w:val="00AC7D32"/>
    <w:rsid w:val="00AD063A"/>
    <w:rsid w:val="00AD12F8"/>
    <w:rsid w:val="00AD2A08"/>
    <w:rsid w:val="00AD3E65"/>
    <w:rsid w:val="00AD40C6"/>
    <w:rsid w:val="00AD4F9C"/>
    <w:rsid w:val="00AD5467"/>
    <w:rsid w:val="00AD6ED2"/>
    <w:rsid w:val="00AE0F15"/>
    <w:rsid w:val="00AE0FDA"/>
    <w:rsid w:val="00AE1128"/>
    <w:rsid w:val="00AE3414"/>
    <w:rsid w:val="00AE390D"/>
    <w:rsid w:val="00AE3F3B"/>
    <w:rsid w:val="00AE43A4"/>
    <w:rsid w:val="00AE4C9F"/>
    <w:rsid w:val="00AE5F28"/>
    <w:rsid w:val="00AE601E"/>
    <w:rsid w:val="00AE66B1"/>
    <w:rsid w:val="00AE6DA2"/>
    <w:rsid w:val="00AE7EAC"/>
    <w:rsid w:val="00AF023C"/>
    <w:rsid w:val="00AF1B7C"/>
    <w:rsid w:val="00AF3FF6"/>
    <w:rsid w:val="00AF5377"/>
    <w:rsid w:val="00AF53A4"/>
    <w:rsid w:val="00AF56EB"/>
    <w:rsid w:val="00AF5C3B"/>
    <w:rsid w:val="00AF61B1"/>
    <w:rsid w:val="00AF7551"/>
    <w:rsid w:val="00AF78E7"/>
    <w:rsid w:val="00B05326"/>
    <w:rsid w:val="00B0666F"/>
    <w:rsid w:val="00B069A6"/>
    <w:rsid w:val="00B06B95"/>
    <w:rsid w:val="00B10443"/>
    <w:rsid w:val="00B111A5"/>
    <w:rsid w:val="00B1126B"/>
    <w:rsid w:val="00B1244D"/>
    <w:rsid w:val="00B12998"/>
    <w:rsid w:val="00B13205"/>
    <w:rsid w:val="00B135C7"/>
    <w:rsid w:val="00B170B2"/>
    <w:rsid w:val="00B17821"/>
    <w:rsid w:val="00B21847"/>
    <w:rsid w:val="00B21D59"/>
    <w:rsid w:val="00B240FC"/>
    <w:rsid w:val="00B26F5C"/>
    <w:rsid w:val="00B3147F"/>
    <w:rsid w:val="00B3188A"/>
    <w:rsid w:val="00B31D73"/>
    <w:rsid w:val="00B340D5"/>
    <w:rsid w:val="00B3432A"/>
    <w:rsid w:val="00B34BDE"/>
    <w:rsid w:val="00B36E23"/>
    <w:rsid w:val="00B36E5E"/>
    <w:rsid w:val="00B40D5A"/>
    <w:rsid w:val="00B42D27"/>
    <w:rsid w:val="00B4320C"/>
    <w:rsid w:val="00B4348B"/>
    <w:rsid w:val="00B43E57"/>
    <w:rsid w:val="00B43FDE"/>
    <w:rsid w:val="00B44D33"/>
    <w:rsid w:val="00B45B32"/>
    <w:rsid w:val="00B45FC9"/>
    <w:rsid w:val="00B469AE"/>
    <w:rsid w:val="00B46B91"/>
    <w:rsid w:val="00B4732E"/>
    <w:rsid w:val="00B51BBB"/>
    <w:rsid w:val="00B52850"/>
    <w:rsid w:val="00B54141"/>
    <w:rsid w:val="00B549F3"/>
    <w:rsid w:val="00B56346"/>
    <w:rsid w:val="00B57514"/>
    <w:rsid w:val="00B62960"/>
    <w:rsid w:val="00B62FD7"/>
    <w:rsid w:val="00B65B5B"/>
    <w:rsid w:val="00B66300"/>
    <w:rsid w:val="00B6716A"/>
    <w:rsid w:val="00B6744D"/>
    <w:rsid w:val="00B67991"/>
    <w:rsid w:val="00B703A4"/>
    <w:rsid w:val="00B717BD"/>
    <w:rsid w:val="00B7257C"/>
    <w:rsid w:val="00B72ECA"/>
    <w:rsid w:val="00B7307E"/>
    <w:rsid w:val="00B73DC0"/>
    <w:rsid w:val="00B746BC"/>
    <w:rsid w:val="00B75BFF"/>
    <w:rsid w:val="00B76010"/>
    <w:rsid w:val="00B76B8D"/>
    <w:rsid w:val="00B805D9"/>
    <w:rsid w:val="00B818F3"/>
    <w:rsid w:val="00B81F91"/>
    <w:rsid w:val="00B836F3"/>
    <w:rsid w:val="00B83726"/>
    <w:rsid w:val="00B8459A"/>
    <w:rsid w:val="00B8522B"/>
    <w:rsid w:val="00B85792"/>
    <w:rsid w:val="00B85C6C"/>
    <w:rsid w:val="00B8693F"/>
    <w:rsid w:val="00B92140"/>
    <w:rsid w:val="00B9217D"/>
    <w:rsid w:val="00B92C99"/>
    <w:rsid w:val="00B94533"/>
    <w:rsid w:val="00B9460A"/>
    <w:rsid w:val="00BA16B8"/>
    <w:rsid w:val="00BA39B9"/>
    <w:rsid w:val="00BA406D"/>
    <w:rsid w:val="00BA446D"/>
    <w:rsid w:val="00BA4A2F"/>
    <w:rsid w:val="00BA55C7"/>
    <w:rsid w:val="00BA67F1"/>
    <w:rsid w:val="00BB0D0C"/>
    <w:rsid w:val="00BB2A05"/>
    <w:rsid w:val="00BB2AF6"/>
    <w:rsid w:val="00BB3B81"/>
    <w:rsid w:val="00BB4086"/>
    <w:rsid w:val="00BB44E1"/>
    <w:rsid w:val="00BB7329"/>
    <w:rsid w:val="00BC02D0"/>
    <w:rsid w:val="00BC1E74"/>
    <w:rsid w:val="00BC2909"/>
    <w:rsid w:val="00BC3013"/>
    <w:rsid w:val="00BC7DB2"/>
    <w:rsid w:val="00BD10CB"/>
    <w:rsid w:val="00BD179D"/>
    <w:rsid w:val="00BD1960"/>
    <w:rsid w:val="00BD2014"/>
    <w:rsid w:val="00BD2A78"/>
    <w:rsid w:val="00BD3017"/>
    <w:rsid w:val="00BD371E"/>
    <w:rsid w:val="00BD4D88"/>
    <w:rsid w:val="00BD4EAB"/>
    <w:rsid w:val="00BD6AEA"/>
    <w:rsid w:val="00BD76E8"/>
    <w:rsid w:val="00BE205B"/>
    <w:rsid w:val="00BE2CDE"/>
    <w:rsid w:val="00BE3452"/>
    <w:rsid w:val="00BE35D4"/>
    <w:rsid w:val="00BE4478"/>
    <w:rsid w:val="00BE44C8"/>
    <w:rsid w:val="00BE4583"/>
    <w:rsid w:val="00BE4B72"/>
    <w:rsid w:val="00BE5A9A"/>
    <w:rsid w:val="00BE6974"/>
    <w:rsid w:val="00BF0DF7"/>
    <w:rsid w:val="00BF10BA"/>
    <w:rsid w:val="00BF2A08"/>
    <w:rsid w:val="00BF3001"/>
    <w:rsid w:val="00BF328E"/>
    <w:rsid w:val="00BF51A5"/>
    <w:rsid w:val="00BF55AD"/>
    <w:rsid w:val="00BF5AC0"/>
    <w:rsid w:val="00BF65D0"/>
    <w:rsid w:val="00BF78B2"/>
    <w:rsid w:val="00BF7AEA"/>
    <w:rsid w:val="00C0121C"/>
    <w:rsid w:val="00C01EEA"/>
    <w:rsid w:val="00C02725"/>
    <w:rsid w:val="00C048EC"/>
    <w:rsid w:val="00C076A0"/>
    <w:rsid w:val="00C07913"/>
    <w:rsid w:val="00C10B31"/>
    <w:rsid w:val="00C111C3"/>
    <w:rsid w:val="00C12470"/>
    <w:rsid w:val="00C128A0"/>
    <w:rsid w:val="00C13EBD"/>
    <w:rsid w:val="00C14EC5"/>
    <w:rsid w:val="00C17258"/>
    <w:rsid w:val="00C179F0"/>
    <w:rsid w:val="00C2023A"/>
    <w:rsid w:val="00C20839"/>
    <w:rsid w:val="00C20B9E"/>
    <w:rsid w:val="00C20EB9"/>
    <w:rsid w:val="00C21599"/>
    <w:rsid w:val="00C21BC0"/>
    <w:rsid w:val="00C21CF3"/>
    <w:rsid w:val="00C22EA6"/>
    <w:rsid w:val="00C23356"/>
    <w:rsid w:val="00C24347"/>
    <w:rsid w:val="00C24439"/>
    <w:rsid w:val="00C24876"/>
    <w:rsid w:val="00C24889"/>
    <w:rsid w:val="00C30461"/>
    <w:rsid w:val="00C31332"/>
    <w:rsid w:val="00C3304D"/>
    <w:rsid w:val="00C348B0"/>
    <w:rsid w:val="00C34DA9"/>
    <w:rsid w:val="00C34F18"/>
    <w:rsid w:val="00C361D2"/>
    <w:rsid w:val="00C4005F"/>
    <w:rsid w:val="00C40B31"/>
    <w:rsid w:val="00C40E7C"/>
    <w:rsid w:val="00C413B2"/>
    <w:rsid w:val="00C430ED"/>
    <w:rsid w:val="00C435DD"/>
    <w:rsid w:val="00C438E5"/>
    <w:rsid w:val="00C44242"/>
    <w:rsid w:val="00C44350"/>
    <w:rsid w:val="00C44FFE"/>
    <w:rsid w:val="00C470D2"/>
    <w:rsid w:val="00C52B70"/>
    <w:rsid w:val="00C53AF8"/>
    <w:rsid w:val="00C550C1"/>
    <w:rsid w:val="00C559F9"/>
    <w:rsid w:val="00C570C2"/>
    <w:rsid w:val="00C61962"/>
    <w:rsid w:val="00C61FD9"/>
    <w:rsid w:val="00C63C75"/>
    <w:rsid w:val="00C64F98"/>
    <w:rsid w:val="00C65DE0"/>
    <w:rsid w:val="00C67A8F"/>
    <w:rsid w:val="00C70E4C"/>
    <w:rsid w:val="00C70EC6"/>
    <w:rsid w:val="00C716DD"/>
    <w:rsid w:val="00C7200D"/>
    <w:rsid w:val="00C74ECD"/>
    <w:rsid w:val="00C753C4"/>
    <w:rsid w:val="00C765C6"/>
    <w:rsid w:val="00C76BD5"/>
    <w:rsid w:val="00C77C39"/>
    <w:rsid w:val="00C82DAA"/>
    <w:rsid w:val="00C83FC9"/>
    <w:rsid w:val="00C84045"/>
    <w:rsid w:val="00C84EF8"/>
    <w:rsid w:val="00C8591D"/>
    <w:rsid w:val="00C85F34"/>
    <w:rsid w:val="00C86A55"/>
    <w:rsid w:val="00C86CC5"/>
    <w:rsid w:val="00C87114"/>
    <w:rsid w:val="00C87B87"/>
    <w:rsid w:val="00C907F1"/>
    <w:rsid w:val="00C90DFB"/>
    <w:rsid w:val="00C913E1"/>
    <w:rsid w:val="00C918DB"/>
    <w:rsid w:val="00C9346A"/>
    <w:rsid w:val="00C94A00"/>
    <w:rsid w:val="00C9573D"/>
    <w:rsid w:val="00CA130C"/>
    <w:rsid w:val="00CA2D40"/>
    <w:rsid w:val="00CA2F43"/>
    <w:rsid w:val="00CA4CB4"/>
    <w:rsid w:val="00CA4F4E"/>
    <w:rsid w:val="00CB00FD"/>
    <w:rsid w:val="00CB1709"/>
    <w:rsid w:val="00CB1735"/>
    <w:rsid w:val="00CB20AC"/>
    <w:rsid w:val="00CB3B6C"/>
    <w:rsid w:val="00CB3BBC"/>
    <w:rsid w:val="00CB42B3"/>
    <w:rsid w:val="00CB7893"/>
    <w:rsid w:val="00CC01C2"/>
    <w:rsid w:val="00CC39A9"/>
    <w:rsid w:val="00CC530C"/>
    <w:rsid w:val="00CC5C7A"/>
    <w:rsid w:val="00CC60C2"/>
    <w:rsid w:val="00CC6588"/>
    <w:rsid w:val="00CC6D44"/>
    <w:rsid w:val="00CD1B50"/>
    <w:rsid w:val="00CD20DB"/>
    <w:rsid w:val="00CD225B"/>
    <w:rsid w:val="00CD36F1"/>
    <w:rsid w:val="00CD5A9A"/>
    <w:rsid w:val="00CE114B"/>
    <w:rsid w:val="00CE1305"/>
    <w:rsid w:val="00CE1EDB"/>
    <w:rsid w:val="00CE29BD"/>
    <w:rsid w:val="00CE3053"/>
    <w:rsid w:val="00CE3976"/>
    <w:rsid w:val="00CE3DD5"/>
    <w:rsid w:val="00CE4270"/>
    <w:rsid w:val="00CE4CD2"/>
    <w:rsid w:val="00CE562D"/>
    <w:rsid w:val="00CE6E4C"/>
    <w:rsid w:val="00CE727C"/>
    <w:rsid w:val="00CF0E73"/>
    <w:rsid w:val="00CF2607"/>
    <w:rsid w:val="00CF3B71"/>
    <w:rsid w:val="00CF4090"/>
    <w:rsid w:val="00CF5FBE"/>
    <w:rsid w:val="00CF67F8"/>
    <w:rsid w:val="00D0006E"/>
    <w:rsid w:val="00D01C8A"/>
    <w:rsid w:val="00D021D8"/>
    <w:rsid w:val="00D04958"/>
    <w:rsid w:val="00D104EF"/>
    <w:rsid w:val="00D107F7"/>
    <w:rsid w:val="00D1222A"/>
    <w:rsid w:val="00D122D3"/>
    <w:rsid w:val="00D1260E"/>
    <w:rsid w:val="00D14273"/>
    <w:rsid w:val="00D14349"/>
    <w:rsid w:val="00D1696B"/>
    <w:rsid w:val="00D17A1F"/>
    <w:rsid w:val="00D17FE4"/>
    <w:rsid w:val="00D20C99"/>
    <w:rsid w:val="00D22456"/>
    <w:rsid w:val="00D24973"/>
    <w:rsid w:val="00D25E19"/>
    <w:rsid w:val="00D32105"/>
    <w:rsid w:val="00D347D5"/>
    <w:rsid w:val="00D35E96"/>
    <w:rsid w:val="00D37E04"/>
    <w:rsid w:val="00D4023F"/>
    <w:rsid w:val="00D40C8F"/>
    <w:rsid w:val="00D411FB"/>
    <w:rsid w:val="00D41AB5"/>
    <w:rsid w:val="00D42A17"/>
    <w:rsid w:val="00D43047"/>
    <w:rsid w:val="00D4338D"/>
    <w:rsid w:val="00D44C8E"/>
    <w:rsid w:val="00D45187"/>
    <w:rsid w:val="00D46114"/>
    <w:rsid w:val="00D46DBC"/>
    <w:rsid w:val="00D50649"/>
    <w:rsid w:val="00D51174"/>
    <w:rsid w:val="00D5380D"/>
    <w:rsid w:val="00D5489C"/>
    <w:rsid w:val="00D54DA9"/>
    <w:rsid w:val="00D55468"/>
    <w:rsid w:val="00D55D50"/>
    <w:rsid w:val="00D5687B"/>
    <w:rsid w:val="00D5790D"/>
    <w:rsid w:val="00D6182C"/>
    <w:rsid w:val="00D619B6"/>
    <w:rsid w:val="00D628C2"/>
    <w:rsid w:val="00D63C6E"/>
    <w:rsid w:val="00D63FCE"/>
    <w:rsid w:val="00D66B10"/>
    <w:rsid w:val="00D67D65"/>
    <w:rsid w:val="00D71A0A"/>
    <w:rsid w:val="00D720AE"/>
    <w:rsid w:val="00D730EF"/>
    <w:rsid w:val="00D73832"/>
    <w:rsid w:val="00D74965"/>
    <w:rsid w:val="00D749FB"/>
    <w:rsid w:val="00D764C8"/>
    <w:rsid w:val="00D76A37"/>
    <w:rsid w:val="00D76F91"/>
    <w:rsid w:val="00D82909"/>
    <w:rsid w:val="00D83120"/>
    <w:rsid w:val="00D832E1"/>
    <w:rsid w:val="00D85101"/>
    <w:rsid w:val="00D868C0"/>
    <w:rsid w:val="00D8791C"/>
    <w:rsid w:val="00D87BB7"/>
    <w:rsid w:val="00D9028A"/>
    <w:rsid w:val="00D91DFA"/>
    <w:rsid w:val="00D921A1"/>
    <w:rsid w:val="00D92E9B"/>
    <w:rsid w:val="00D932CD"/>
    <w:rsid w:val="00D946C4"/>
    <w:rsid w:val="00D94A4D"/>
    <w:rsid w:val="00D96A5D"/>
    <w:rsid w:val="00D96DF0"/>
    <w:rsid w:val="00DA0A6E"/>
    <w:rsid w:val="00DA2580"/>
    <w:rsid w:val="00DA3173"/>
    <w:rsid w:val="00DA43C4"/>
    <w:rsid w:val="00DA570F"/>
    <w:rsid w:val="00DA651E"/>
    <w:rsid w:val="00DA73F0"/>
    <w:rsid w:val="00DA7FE0"/>
    <w:rsid w:val="00DB1995"/>
    <w:rsid w:val="00DB2DD0"/>
    <w:rsid w:val="00DB64AC"/>
    <w:rsid w:val="00DB7F20"/>
    <w:rsid w:val="00DC16B4"/>
    <w:rsid w:val="00DC1E12"/>
    <w:rsid w:val="00DC213A"/>
    <w:rsid w:val="00DC2511"/>
    <w:rsid w:val="00DC26A8"/>
    <w:rsid w:val="00DC278D"/>
    <w:rsid w:val="00DC38B8"/>
    <w:rsid w:val="00DC40E2"/>
    <w:rsid w:val="00DC4366"/>
    <w:rsid w:val="00DC48D9"/>
    <w:rsid w:val="00DC52F5"/>
    <w:rsid w:val="00DC5B43"/>
    <w:rsid w:val="00DC5CF9"/>
    <w:rsid w:val="00DC5D3E"/>
    <w:rsid w:val="00DC6039"/>
    <w:rsid w:val="00DD0124"/>
    <w:rsid w:val="00DD1A7B"/>
    <w:rsid w:val="00DD1B15"/>
    <w:rsid w:val="00DD1BF3"/>
    <w:rsid w:val="00DD1E22"/>
    <w:rsid w:val="00DD21F4"/>
    <w:rsid w:val="00DD253F"/>
    <w:rsid w:val="00DD2701"/>
    <w:rsid w:val="00DD3537"/>
    <w:rsid w:val="00DE09F2"/>
    <w:rsid w:val="00DE1171"/>
    <w:rsid w:val="00DE1A70"/>
    <w:rsid w:val="00DE2D7E"/>
    <w:rsid w:val="00DE33AE"/>
    <w:rsid w:val="00DE6011"/>
    <w:rsid w:val="00DE7552"/>
    <w:rsid w:val="00DE7B07"/>
    <w:rsid w:val="00DE7F63"/>
    <w:rsid w:val="00DF0C57"/>
    <w:rsid w:val="00DF0F45"/>
    <w:rsid w:val="00DF1DDD"/>
    <w:rsid w:val="00DF2578"/>
    <w:rsid w:val="00DF2EFC"/>
    <w:rsid w:val="00DF3FA2"/>
    <w:rsid w:val="00DF4C98"/>
    <w:rsid w:val="00DF689E"/>
    <w:rsid w:val="00E01555"/>
    <w:rsid w:val="00E0162E"/>
    <w:rsid w:val="00E02636"/>
    <w:rsid w:val="00E02FC2"/>
    <w:rsid w:val="00E0461A"/>
    <w:rsid w:val="00E05BE5"/>
    <w:rsid w:val="00E05E57"/>
    <w:rsid w:val="00E066F2"/>
    <w:rsid w:val="00E06D3D"/>
    <w:rsid w:val="00E106E7"/>
    <w:rsid w:val="00E113C5"/>
    <w:rsid w:val="00E11651"/>
    <w:rsid w:val="00E11F80"/>
    <w:rsid w:val="00E128EC"/>
    <w:rsid w:val="00E13303"/>
    <w:rsid w:val="00E1440B"/>
    <w:rsid w:val="00E14CC2"/>
    <w:rsid w:val="00E14FAF"/>
    <w:rsid w:val="00E200FA"/>
    <w:rsid w:val="00E2054E"/>
    <w:rsid w:val="00E20D60"/>
    <w:rsid w:val="00E20FAA"/>
    <w:rsid w:val="00E21E34"/>
    <w:rsid w:val="00E2309F"/>
    <w:rsid w:val="00E23E2C"/>
    <w:rsid w:val="00E24D13"/>
    <w:rsid w:val="00E25512"/>
    <w:rsid w:val="00E2589B"/>
    <w:rsid w:val="00E27B28"/>
    <w:rsid w:val="00E3021F"/>
    <w:rsid w:val="00E31319"/>
    <w:rsid w:val="00E3217D"/>
    <w:rsid w:val="00E322F9"/>
    <w:rsid w:val="00E34506"/>
    <w:rsid w:val="00E35221"/>
    <w:rsid w:val="00E3586B"/>
    <w:rsid w:val="00E35D3B"/>
    <w:rsid w:val="00E416C4"/>
    <w:rsid w:val="00E41DFC"/>
    <w:rsid w:val="00E42480"/>
    <w:rsid w:val="00E426C8"/>
    <w:rsid w:val="00E42BB2"/>
    <w:rsid w:val="00E42E8F"/>
    <w:rsid w:val="00E43B7B"/>
    <w:rsid w:val="00E43EA7"/>
    <w:rsid w:val="00E45644"/>
    <w:rsid w:val="00E4581E"/>
    <w:rsid w:val="00E45B82"/>
    <w:rsid w:val="00E46BE2"/>
    <w:rsid w:val="00E4766C"/>
    <w:rsid w:val="00E5015D"/>
    <w:rsid w:val="00E5114E"/>
    <w:rsid w:val="00E51586"/>
    <w:rsid w:val="00E515FB"/>
    <w:rsid w:val="00E51DD4"/>
    <w:rsid w:val="00E5385F"/>
    <w:rsid w:val="00E53B49"/>
    <w:rsid w:val="00E54613"/>
    <w:rsid w:val="00E54D56"/>
    <w:rsid w:val="00E56516"/>
    <w:rsid w:val="00E566B2"/>
    <w:rsid w:val="00E608E6"/>
    <w:rsid w:val="00E6099F"/>
    <w:rsid w:val="00E64017"/>
    <w:rsid w:val="00E65126"/>
    <w:rsid w:val="00E67A95"/>
    <w:rsid w:val="00E70652"/>
    <w:rsid w:val="00E70753"/>
    <w:rsid w:val="00E70B88"/>
    <w:rsid w:val="00E71E4C"/>
    <w:rsid w:val="00E7236F"/>
    <w:rsid w:val="00E72A7D"/>
    <w:rsid w:val="00E731D2"/>
    <w:rsid w:val="00E7406D"/>
    <w:rsid w:val="00E75336"/>
    <w:rsid w:val="00E756D0"/>
    <w:rsid w:val="00E778EE"/>
    <w:rsid w:val="00E826D6"/>
    <w:rsid w:val="00E84215"/>
    <w:rsid w:val="00E8481A"/>
    <w:rsid w:val="00E84A68"/>
    <w:rsid w:val="00E84BBB"/>
    <w:rsid w:val="00E861C7"/>
    <w:rsid w:val="00E8742D"/>
    <w:rsid w:val="00E90754"/>
    <w:rsid w:val="00E9404F"/>
    <w:rsid w:val="00E94B77"/>
    <w:rsid w:val="00E94F63"/>
    <w:rsid w:val="00E95AE9"/>
    <w:rsid w:val="00E95E4E"/>
    <w:rsid w:val="00E95E8F"/>
    <w:rsid w:val="00EA08A4"/>
    <w:rsid w:val="00EA0E07"/>
    <w:rsid w:val="00EA22B6"/>
    <w:rsid w:val="00EA3417"/>
    <w:rsid w:val="00EA4880"/>
    <w:rsid w:val="00EA4E23"/>
    <w:rsid w:val="00EA6D05"/>
    <w:rsid w:val="00EA74C9"/>
    <w:rsid w:val="00EA79E2"/>
    <w:rsid w:val="00EA7BB2"/>
    <w:rsid w:val="00EA7C63"/>
    <w:rsid w:val="00EB03B1"/>
    <w:rsid w:val="00EB08B3"/>
    <w:rsid w:val="00EB0C66"/>
    <w:rsid w:val="00EB16C4"/>
    <w:rsid w:val="00EB3FE6"/>
    <w:rsid w:val="00EB640A"/>
    <w:rsid w:val="00EB7BF1"/>
    <w:rsid w:val="00EB7FF1"/>
    <w:rsid w:val="00EC1614"/>
    <w:rsid w:val="00EC257E"/>
    <w:rsid w:val="00EC27CE"/>
    <w:rsid w:val="00EC2F40"/>
    <w:rsid w:val="00EC5D2B"/>
    <w:rsid w:val="00EC5F6F"/>
    <w:rsid w:val="00ED02CF"/>
    <w:rsid w:val="00ED078B"/>
    <w:rsid w:val="00ED08BC"/>
    <w:rsid w:val="00ED0A5C"/>
    <w:rsid w:val="00ED0D36"/>
    <w:rsid w:val="00ED187B"/>
    <w:rsid w:val="00ED1E0C"/>
    <w:rsid w:val="00ED2D36"/>
    <w:rsid w:val="00ED34A2"/>
    <w:rsid w:val="00ED352A"/>
    <w:rsid w:val="00ED40F2"/>
    <w:rsid w:val="00ED47FB"/>
    <w:rsid w:val="00ED56BC"/>
    <w:rsid w:val="00ED69B5"/>
    <w:rsid w:val="00EE3354"/>
    <w:rsid w:val="00EE7185"/>
    <w:rsid w:val="00EF0716"/>
    <w:rsid w:val="00EF0CF8"/>
    <w:rsid w:val="00EF1960"/>
    <w:rsid w:val="00EF412F"/>
    <w:rsid w:val="00EF7AD7"/>
    <w:rsid w:val="00F0119E"/>
    <w:rsid w:val="00F018DE"/>
    <w:rsid w:val="00F018FC"/>
    <w:rsid w:val="00F01A4F"/>
    <w:rsid w:val="00F03100"/>
    <w:rsid w:val="00F054AC"/>
    <w:rsid w:val="00F06072"/>
    <w:rsid w:val="00F06705"/>
    <w:rsid w:val="00F10984"/>
    <w:rsid w:val="00F10DDB"/>
    <w:rsid w:val="00F118E0"/>
    <w:rsid w:val="00F12322"/>
    <w:rsid w:val="00F12A5D"/>
    <w:rsid w:val="00F15329"/>
    <w:rsid w:val="00F17495"/>
    <w:rsid w:val="00F1779E"/>
    <w:rsid w:val="00F22892"/>
    <w:rsid w:val="00F23933"/>
    <w:rsid w:val="00F23DAE"/>
    <w:rsid w:val="00F24C5C"/>
    <w:rsid w:val="00F25A28"/>
    <w:rsid w:val="00F25B3C"/>
    <w:rsid w:val="00F26A44"/>
    <w:rsid w:val="00F26DBF"/>
    <w:rsid w:val="00F27C61"/>
    <w:rsid w:val="00F3132F"/>
    <w:rsid w:val="00F31F6C"/>
    <w:rsid w:val="00F32065"/>
    <w:rsid w:val="00F3226B"/>
    <w:rsid w:val="00F32359"/>
    <w:rsid w:val="00F35ECC"/>
    <w:rsid w:val="00F362C4"/>
    <w:rsid w:val="00F36ACD"/>
    <w:rsid w:val="00F3761E"/>
    <w:rsid w:val="00F40813"/>
    <w:rsid w:val="00F40916"/>
    <w:rsid w:val="00F417C1"/>
    <w:rsid w:val="00F42C00"/>
    <w:rsid w:val="00F43771"/>
    <w:rsid w:val="00F45BCF"/>
    <w:rsid w:val="00F467ED"/>
    <w:rsid w:val="00F46D66"/>
    <w:rsid w:val="00F46F03"/>
    <w:rsid w:val="00F47576"/>
    <w:rsid w:val="00F50489"/>
    <w:rsid w:val="00F50674"/>
    <w:rsid w:val="00F515A7"/>
    <w:rsid w:val="00F5171E"/>
    <w:rsid w:val="00F52117"/>
    <w:rsid w:val="00F52EDA"/>
    <w:rsid w:val="00F539B4"/>
    <w:rsid w:val="00F53B38"/>
    <w:rsid w:val="00F53D8A"/>
    <w:rsid w:val="00F546F5"/>
    <w:rsid w:val="00F56069"/>
    <w:rsid w:val="00F57300"/>
    <w:rsid w:val="00F60900"/>
    <w:rsid w:val="00F60961"/>
    <w:rsid w:val="00F60BEF"/>
    <w:rsid w:val="00F62761"/>
    <w:rsid w:val="00F62AB6"/>
    <w:rsid w:val="00F62FDA"/>
    <w:rsid w:val="00F63DF9"/>
    <w:rsid w:val="00F6425C"/>
    <w:rsid w:val="00F66041"/>
    <w:rsid w:val="00F66D5C"/>
    <w:rsid w:val="00F67170"/>
    <w:rsid w:val="00F6746D"/>
    <w:rsid w:val="00F70CAA"/>
    <w:rsid w:val="00F71168"/>
    <w:rsid w:val="00F712EB"/>
    <w:rsid w:val="00F71A80"/>
    <w:rsid w:val="00F71FE7"/>
    <w:rsid w:val="00F72B4E"/>
    <w:rsid w:val="00F73E4D"/>
    <w:rsid w:val="00F74179"/>
    <w:rsid w:val="00F745C9"/>
    <w:rsid w:val="00F76D26"/>
    <w:rsid w:val="00F77485"/>
    <w:rsid w:val="00F77496"/>
    <w:rsid w:val="00F7766D"/>
    <w:rsid w:val="00F80639"/>
    <w:rsid w:val="00F8138C"/>
    <w:rsid w:val="00F813F2"/>
    <w:rsid w:val="00F81669"/>
    <w:rsid w:val="00F816A8"/>
    <w:rsid w:val="00F8284E"/>
    <w:rsid w:val="00F82F1F"/>
    <w:rsid w:val="00F863A7"/>
    <w:rsid w:val="00F90B54"/>
    <w:rsid w:val="00F91388"/>
    <w:rsid w:val="00F95054"/>
    <w:rsid w:val="00F96F44"/>
    <w:rsid w:val="00F97846"/>
    <w:rsid w:val="00F97AAE"/>
    <w:rsid w:val="00FA283B"/>
    <w:rsid w:val="00FA2A7D"/>
    <w:rsid w:val="00FA3C4E"/>
    <w:rsid w:val="00FA403D"/>
    <w:rsid w:val="00FA4327"/>
    <w:rsid w:val="00FA5032"/>
    <w:rsid w:val="00FA63C2"/>
    <w:rsid w:val="00FB3552"/>
    <w:rsid w:val="00FB3937"/>
    <w:rsid w:val="00FB3D1F"/>
    <w:rsid w:val="00FB446E"/>
    <w:rsid w:val="00FB454B"/>
    <w:rsid w:val="00FB482C"/>
    <w:rsid w:val="00FB5FCD"/>
    <w:rsid w:val="00FC0F88"/>
    <w:rsid w:val="00FC2E3B"/>
    <w:rsid w:val="00FC4085"/>
    <w:rsid w:val="00FC4771"/>
    <w:rsid w:val="00FC50E3"/>
    <w:rsid w:val="00FC547E"/>
    <w:rsid w:val="00FC70BE"/>
    <w:rsid w:val="00FC7279"/>
    <w:rsid w:val="00FC7B2B"/>
    <w:rsid w:val="00FD1308"/>
    <w:rsid w:val="00FD2360"/>
    <w:rsid w:val="00FD2CBB"/>
    <w:rsid w:val="00FD4F30"/>
    <w:rsid w:val="00FD5056"/>
    <w:rsid w:val="00FD5B5B"/>
    <w:rsid w:val="00FD7E50"/>
    <w:rsid w:val="00FE02C2"/>
    <w:rsid w:val="00FE0F2B"/>
    <w:rsid w:val="00FE12AF"/>
    <w:rsid w:val="00FE1611"/>
    <w:rsid w:val="00FE2011"/>
    <w:rsid w:val="00FE308C"/>
    <w:rsid w:val="00FE345D"/>
    <w:rsid w:val="00FE372D"/>
    <w:rsid w:val="00FE3FF8"/>
    <w:rsid w:val="00FE43F1"/>
    <w:rsid w:val="00FE485B"/>
    <w:rsid w:val="00FE4B63"/>
    <w:rsid w:val="00FE5D1F"/>
    <w:rsid w:val="00FE6923"/>
    <w:rsid w:val="00FE7BCD"/>
    <w:rsid w:val="00FF069E"/>
    <w:rsid w:val="00FF2375"/>
    <w:rsid w:val="00FF33B1"/>
    <w:rsid w:val="00FF34ED"/>
    <w:rsid w:val="00FF4298"/>
    <w:rsid w:val="00FF4C17"/>
    <w:rsid w:val="00FF4EC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AF8C481"/>
  <w15:chartTrackingRefBased/>
  <w15:docId w15:val="{FB8E302F-8878-4941-9C4A-AD76476ACC9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>
      <w:pPr>
        <w:spacing w:afterLines="50" w:after="50" w:line="360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955410"/>
    <w:pPr>
      <w:spacing w:afterLines="0" w:after="0" w:line="240" w:lineRule="auto"/>
    </w:pPr>
    <w:rPr>
      <w:rFonts w:ascii="宋体" w:eastAsia="宋体" w:hAnsi="宋体" w:cs="宋体"/>
      <w:kern w:val="0"/>
      <w:sz w:val="24"/>
      <w:szCs w:val="24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5D11C9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afterLines="50" w:after="50" w:line="360" w:lineRule="auto"/>
      <w:jc w:val="center"/>
    </w:pPr>
    <w:rPr>
      <w:rFonts w:asciiTheme="minorHAnsi" w:eastAsiaTheme="minorEastAsia" w:hAnsiTheme="minorHAnsi" w:cstheme="minorBidi"/>
      <w:kern w:val="2"/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5D11C9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5D11C9"/>
    <w:pPr>
      <w:tabs>
        <w:tab w:val="center" w:pos="4153"/>
        <w:tab w:val="right" w:pos="8306"/>
      </w:tabs>
      <w:snapToGrid w:val="0"/>
      <w:spacing w:afterLines="50" w:after="50" w:line="360" w:lineRule="auto"/>
    </w:pPr>
    <w:rPr>
      <w:rFonts w:asciiTheme="minorHAnsi" w:eastAsiaTheme="minorEastAsia" w:hAnsiTheme="minorHAnsi" w:cstheme="minorBidi"/>
      <w:kern w:val="2"/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5D11C9"/>
    <w:rPr>
      <w:sz w:val="18"/>
      <w:szCs w:val="18"/>
    </w:rPr>
  </w:style>
  <w:style w:type="paragraph" w:styleId="a7">
    <w:name w:val="List Paragraph"/>
    <w:basedOn w:val="a"/>
    <w:uiPriority w:val="34"/>
    <w:qFormat/>
    <w:rsid w:val="004A2C98"/>
    <w:pPr>
      <w:spacing w:afterLines="50" w:after="50" w:line="360" w:lineRule="auto"/>
      <w:ind w:left="720"/>
      <w:contextualSpacing/>
    </w:pPr>
    <w:rPr>
      <w:rFonts w:asciiTheme="minorHAnsi" w:eastAsiaTheme="minorEastAsia" w:hAnsiTheme="minorHAnsi" w:cstheme="minorBidi"/>
      <w:kern w:val="2"/>
      <w:sz w:val="21"/>
      <w:szCs w:val="22"/>
    </w:rPr>
  </w:style>
  <w:style w:type="character" w:styleId="a8">
    <w:name w:val="Hyperlink"/>
    <w:basedOn w:val="a0"/>
    <w:uiPriority w:val="99"/>
    <w:unhideWhenUsed/>
    <w:rsid w:val="00BC2909"/>
    <w:rPr>
      <w:color w:val="0563C1" w:themeColor="hyperlink"/>
      <w:u w:val="single"/>
    </w:rPr>
  </w:style>
  <w:style w:type="character" w:styleId="a9">
    <w:name w:val="Unresolved Mention"/>
    <w:basedOn w:val="a0"/>
    <w:uiPriority w:val="99"/>
    <w:semiHidden/>
    <w:unhideWhenUsed/>
    <w:rsid w:val="00BC2909"/>
    <w:rPr>
      <w:color w:val="605E5C"/>
      <w:shd w:val="clear" w:color="auto" w:fill="E1DFDD"/>
    </w:rPr>
  </w:style>
  <w:style w:type="paragraph" w:styleId="aa">
    <w:name w:val="Balloon Text"/>
    <w:basedOn w:val="a"/>
    <w:link w:val="ab"/>
    <w:uiPriority w:val="99"/>
    <w:semiHidden/>
    <w:unhideWhenUsed/>
    <w:rsid w:val="00CE29BD"/>
    <w:rPr>
      <w:rFonts w:ascii="Microsoft YaHei UI" w:eastAsia="Microsoft YaHei UI"/>
      <w:sz w:val="18"/>
      <w:szCs w:val="18"/>
    </w:rPr>
  </w:style>
  <w:style w:type="character" w:customStyle="1" w:styleId="ab">
    <w:name w:val="批注框文本 字符"/>
    <w:basedOn w:val="a0"/>
    <w:link w:val="aa"/>
    <w:uiPriority w:val="99"/>
    <w:semiHidden/>
    <w:rsid w:val="00CE29BD"/>
    <w:rPr>
      <w:rFonts w:ascii="Microsoft YaHei UI" w:eastAsia="Microsoft YaHei UI"/>
      <w:sz w:val="18"/>
      <w:szCs w:val="18"/>
    </w:rPr>
  </w:style>
  <w:style w:type="paragraph" w:styleId="ac">
    <w:name w:val="Revision"/>
    <w:hidden/>
    <w:uiPriority w:val="99"/>
    <w:semiHidden/>
    <w:rsid w:val="00D14273"/>
  </w:style>
  <w:style w:type="paragraph" w:customStyle="1" w:styleId="EndNoteBibliographyTitle">
    <w:name w:val="EndNote Bibliography Title"/>
    <w:basedOn w:val="a"/>
    <w:link w:val="EndNoteBibliographyTitle0"/>
    <w:rsid w:val="004E7729"/>
    <w:pPr>
      <w:spacing w:afterLines="50" w:after="50" w:line="360" w:lineRule="auto"/>
      <w:jc w:val="center"/>
    </w:pPr>
    <w:rPr>
      <w:rFonts w:ascii="等线" w:eastAsia="等线" w:hAnsi="等线" w:cstheme="minorBidi"/>
      <w:noProof/>
      <w:kern w:val="2"/>
      <w:sz w:val="20"/>
      <w:szCs w:val="22"/>
    </w:rPr>
  </w:style>
  <w:style w:type="character" w:customStyle="1" w:styleId="EndNoteBibliographyTitle0">
    <w:name w:val="EndNote Bibliography Title 字符"/>
    <w:basedOn w:val="a0"/>
    <w:link w:val="EndNoteBibliographyTitle"/>
    <w:rsid w:val="004E7729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4E7729"/>
    <w:pPr>
      <w:spacing w:afterLines="50" w:after="50"/>
    </w:pPr>
    <w:rPr>
      <w:rFonts w:ascii="等线" w:eastAsia="等线" w:hAnsi="等线" w:cstheme="minorBidi"/>
      <w:noProof/>
      <w:kern w:val="2"/>
      <w:sz w:val="20"/>
      <w:szCs w:val="22"/>
    </w:rPr>
  </w:style>
  <w:style w:type="character" w:customStyle="1" w:styleId="EndNoteBibliography0">
    <w:name w:val="EndNote Bibliography 字符"/>
    <w:basedOn w:val="a0"/>
    <w:link w:val="EndNoteBibliography"/>
    <w:rsid w:val="004E7729"/>
    <w:rPr>
      <w:rFonts w:ascii="等线" w:eastAsia="等线" w:hAnsi="等线"/>
      <w:noProof/>
      <w:sz w:val="20"/>
    </w:rPr>
  </w:style>
  <w:style w:type="paragraph" w:customStyle="1" w:styleId="EndNoteCategoryHeading">
    <w:name w:val="EndNote Category Heading"/>
    <w:basedOn w:val="a"/>
    <w:link w:val="EndNoteCategoryHeading0"/>
    <w:rsid w:val="003974F8"/>
    <w:pPr>
      <w:spacing w:before="120" w:afterLines="50" w:after="120" w:line="360" w:lineRule="auto"/>
    </w:pPr>
  </w:style>
  <w:style w:type="character" w:customStyle="1" w:styleId="EndNoteCategoryHeading0">
    <w:name w:val="EndNote Category Heading 字符"/>
    <w:basedOn w:val="a0"/>
    <w:link w:val="EndNoteCategoryHeading"/>
    <w:rsid w:val="003974F8"/>
    <w:rPr>
      <w:rFonts w:ascii="宋体" w:eastAsia="宋体" w:hAnsi="宋体" w:cs="宋体"/>
      <w:kern w:val="0"/>
      <w:sz w:val="24"/>
      <w:szCs w:val="24"/>
    </w:rPr>
  </w:style>
  <w:style w:type="paragraph" w:customStyle="1" w:styleId="EndNoteCategoryTitle">
    <w:name w:val="EndNote Category Title"/>
    <w:basedOn w:val="a"/>
    <w:link w:val="EndNoteCategoryTitle0"/>
    <w:rsid w:val="003974F8"/>
    <w:pPr>
      <w:spacing w:before="120" w:afterLines="50" w:after="120" w:line="360" w:lineRule="auto"/>
      <w:jc w:val="center"/>
    </w:pPr>
  </w:style>
  <w:style w:type="character" w:customStyle="1" w:styleId="EndNoteCategoryTitle0">
    <w:name w:val="EndNote Category Title 字符"/>
    <w:basedOn w:val="a0"/>
    <w:link w:val="EndNoteCategoryTitle"/>
    <w:rsid w:val="003974F8"/>
    <w:rPr>
      <w:rFonts w:ascii="宋体" w:eastAsia="宋体" w:hAnsi="宋体" w:cs="宋体"/>
      <w:kern w:val="0"/>
      <w:sz w:val="24"/>
      <w:szCs w:val="24"/>
    </w:rPr>
  </w:style>
  <w:style w:type="character" w:styleId="ad">
    <w:name w:val="annotation reference"/>
    <w:basedOn w:val="a0"/>
    <w:uiPriority w:val="99"/>
    <w:semiHidden/>
    <w:unhideWhenUsed/>
    <w:rsid w:val="001A023E"/>
    <w:rPr>
      <w:sz w:val="21"/>
      <w:szCs w:val="21"/>
    </w:rPr>
  </w:style>
  <w:style w:type="paragraph" w:styleId="ae">
    <w:name w:val="annotation text"/>
    <w:basedOn w:val="a"/>
    <w:link w:val="af"/>
    <w:uiPriority w:val="99"/>
    <w:semiHidden/>
    <w:unhideWhenUsed/>
    <w:rsid w:val="001A023E"/>
    <w:pPr>
      <w:spacing w:afterLines="50" w:after="50" w:line="360" w:lineRule="auto"/>
    </w:pPr>
    <w:rPr>
      <w:rFonts w:asciiTheme="minorHAnsi" w:eastAsiaTheme="minorEastAsia" w:hAnsiTheme="minorHAnsi" w:cstheme="minorBidi"/>
      <w:kern w:val="2"/>
      <w:sz w:val="21"/>
      <w:szCs w:val="22"/>
    </w:rPr>
  </w:style>
  <w:style w:type="character" w:customStyle="1" w:styleId="af">
    <w:name w:val="批注文字 字符"/>
    <w:basedOn w:val="a0"/>
    <w:link w:val="ae"/>
    <w:uiPriority w:val="99"/>
    <w:semiHidden/>
    <w:rsid w:val="001A023E"/>
  </w:style>
  <w:style w:type="paragraph" w:styleId="af0">
    <w:name w:val="annotation subject"/>
    <w:basedOn w:val="ae"/>
    <w:next w:val="ae"/>
    <w:link w:val="af1"/>
    <w:uiPriority w:val="99"/>
    <w:semiHidden/>
    <w:unhideWhenUsed/>
    <w:rsid w:val="001A023E"/>
    <w:rPr>
      <w:b/>
      <w:bCs/>
    </w:rPr>
  </w:style>
  <w:style w:type="character" w:customStyle="1" w:styleId="af1">
    <w:name w:val="批注主题 字符"/>
    <w:basedOn w:val="af"/>
    <w:link w:val="af0"/>
    <w:uiPriority w:val="99"/>
    <w:semiHidden/>
    <w:rsid w:val="001A023E"/>
    <w:rPr>
      <w:b/>
      <w:bCs/>
    </w:rPr>
  </w:style>
  <w:style w:type="table" w:styleId="af2">
    <w:name w:val="Table Grid"/>
    <w:basedOn w:val="a1"/>
    <w:uiPriority w:val="39"/>
    <w:rsid w:val="00ED2D3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3">
    <w:name w:val="Normal (Web)"/>
    <w:basedOn w:val="a"/>
    <w:uiPriority w:val="99"/>
    <w:semiHidden/>
    <w:unhideWhenUsed/>
    <w:rsid w:val="009C433B"/>
    <w:pPr>
      <w:spacing w:before="100" w:beforeAutospacing="1" w:after="100" w:afterAutospacing="1"/>
    </w:pPr>
  </w:style>
  <w:style w:type="character" w:customStyle="1" w:styleId="text-only1">
    <w:name w:val="text-only1"/>
    <w:basedOn w:val="a0"/>
    <w:rsid w:val="008331D2"/>
  </w:style>
  <w:style w:type="numbering" w:customStyle="1" w:styleId="1">
    <w:name w:val="无列表1"/>
    <w:next w:val="a2"/>
    <w:uiPriority w:val="99"/>
    <w:semiHidden/>
    <w:unhideWhenUsed/>
    <w:rsid w:val="009C57D8"/>
  </w:style>
  <w:style w:type="character" w:styleId="af4">
    <w:name w:val="line number"/>
    <w:basedOn w:val="a0"/>
    <w:uiPriority w:val="99"/>
    <w:semiHidden/>
    <w:unhideWhenUsed/>
    <w:rsid w:val="009C57D8"/>
  </w:style>
  <w:style w:type="character" w:styleId="af5">
    <w:name w:val="page number"/>
    <w:basedOn w:val="a0"/>
    <w:uiPriority w:val="99"/>
    <w:semiHidden/>
    <w:unhideWhenUsed/>
    <w:rsid w:val="009C57D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3146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91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245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990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05726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1589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548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2483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4945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6297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5152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4448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8791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59031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5735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407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674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1661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3213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7542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415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48025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3032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3004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4692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5751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4974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869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7851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314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42908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86956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3571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footer" Target="footer3.xml"/><Relationship Id="rId18" Type="http://schemas.openxmlformats.org/officeDocument/2006/relationships/hyperlink" Target="https://doi.org/10.1038/s41477-018-0323-6" TargetMode="External"/><Relationship Id="rId26" Type="http://schemas.openxmlformats.org/officeDocument/2006/relationships/hyperlink" Target="https://doi.org/10.3390/agronomy4010013" TargetMode="External"/><Relationship Id="rId39" Type="http://schemas.openxmlformats.org/officeDocument/2006/relationships/hyperlink" Target="https://doi.org/10.1038/nature11798" TargetMode="External"/><Relationship Id="rId21" Type="http://schemas.openxmlformats.org/officeDocument/2006/relationships/hyperlink" Target="https://doi.org/10.1038/nature11241" TargetMode="External"/><Relationship Id="rId34" Type="http://schemas.openxmlformats.org/officeDocument/2006/relationships/hyperlink" Target="https://doi.org/10.1038/nature22971" TargetMode="External"/><Relationship Id="rId42" Type="http://schemas.openxmlformats.org/officeDocument/2006/relationships/hyperlink" Target="https://doi.org/10.1534/g3.113.007153" TargetMode="External"/><Relationship Id="rId47" Type="http://schemas.openxmlformats.org/officeDocument/2006/relationships/hyperlink" Target="https://doi.org/10.1073/pnas.1708621114" TargetMode="External"/><Relationship Id="rId50" Type="http://schemas.openxmlformats.org/officeDocument/2006/relationships/hyperlink" Target="https://doi.org/10.1038/ncomms6110" TargetMode="External"/><Relationship Id="rId55" Type="http://schemas.openxmlformats.org/officeDocument/2006/relationships/hyperlink" Target="https://doi.org/10.1038/srep19029" TargetMode="Externa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hyperlink" Target="https://doi.org/10.1016/j.cub.2020.12.045" TargetMode="External"/><Relationship Id="rId29" Type="http://schemas.openxmlformats.org/officeDocument/2006/relationships/hyperlink" Target="https://doi.org/10.1038/ncomms13295" TargetMode="External"/><Relationship Id="rId11" Type="http://schemas.openxmlformats.org/officeDocument/2006/relationships/footer" Target="footer2.xml"/><Relationship Id="rId24" Type="http://schemas.openxmlformats.org/officeDocument/2006/relationships/hyperlink" Target="https://doi.org/10.1126/science.1068275" TargetMode="External"/><Relationship Id="rId32" Type="http://schemas.openxmlformats.org/officeDocument/2006/relationships/hyperlink" Target="https://doi.org/10.1038/nature08747" TargetMode="External"/><Relationship Id="rId37" Type="http://schemas.openxmlformats.org/officeDocument/2006/relationships/hyperlink" Target="https://doi.org/10.1186/gb-2013-14-5-r41" TargetMode="External"/><Relationship Id="rId40" Type="http://schemas.openxmlformats.org/officeDocument/2006/relationships/hyperlink" Target="https://doi.org/10.1126/science.1241089" TargetMode="External"/><Relationship Id="rId45" Type="http://schemas.openxmlformats.org/officeDocument/2006/relationships/hyperlink" Target="https://doi.org/10.1038/nature11119" TargetMode="External"/><Relationship Id="rId53" Type="http://schemas.openxmlformats.org/officeDocument/2006/relationships/hyperlink" Target="https://doi.org/10.1038/s41467-018-03423-5" TargetMode="External"/><Relationship Id="rId58" Type="http://schemas.openxmlformats.org/officeDocument/2006/relationships/fontTable" Target="fontTable.xml"/><Relationship Id="rId5" Type="http://schemas.openxmlformats.org/officeDocument/2006/relationships/webSettings" Target="webSettings.xml"/><Relationship Id="rId19" Type="http://schemas.openxmlformats.org/officeDocument/2006/relationships/hyperlink" Target="https://doi.org/10.1111/tpj.13415" TargetMode="Externa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hyperlink" Target="https://doi.org/10.1101/2021.04.14.439117" TargetMode="External"/><Relationship Id="rId22" Type="http://schemas.openxmlformats.org/officeDocument/2006/relationships/hyperlink" Target="https://doi.org/10.1126/science.1255274" TargetMode="External"/><Relationship Id="rId27" Type="http://schemas.openxmlformats.org/officeDocument/2006/relationships/hyperlink" Target="https://doi.org/10.1038/s43016-020-00197-2" TargetMode="External"/><Relationship Id="rId30" Type="http://schemas.openxmlformats.org/officeDocument/2006/relationships/hyperlink" Target="https://doi.org/10.1038/s41467-019-12607-6" TargetMode="External"/><Relationship Id="rId35" Type="http://schemas.openxmlformats.org/officeDocument/2006/relationships/hyperlink" Target="https://doi.org/10.1038/ng.2877" TargetMode="External"/><Relationship Id="rId43" Type="http://schemas.openxmlformats.org/officeDocument/2006/relationships/hyperlink" Target="https://doi.org/10.1038/ng.740" TargetMode="External"/><Relationship Id="rId48" Type="http://schemas.openxmlformats.org/officeDocument/2006/relationships/hyperlink" Target="https://doi.org/10.1038/nature15714" TargetMode="External"/><Relationship Id="rId56" Type="http://schemas.openxmlformats.org/officeDocument/2006/relationships/hyperlink" Target="https://doi.org/10.1038/s41586-019-1852-5" TargetMode="External"/><Relationship Id="rId8" Type="http://schemas.openxmlformats.org/officeDocument/2006/relationships/header" Target="header1.xml"/><Relationship Id="rId51" Type="http://schemas.openxmlformats.org/officeDocument/2006/relationships/hyperlink" Target="https://doi.org/10.1038/s41467-017-01491-7" TargetMode="External"/><Relationship Id="rId3" Type="http://schemas.openxmlformats.org/officeDocument/2006/relationships/styles" Target="styles.xml"/><Relationship Id="rId12" Type="http://schemas.openxmlformats.org/officeDocument/2006/relationships/header" Target="header3.xml"/><Relationship Id="rId17" Type="http://schemas.openxmlformats.org/officeDocument/2006/relationships/hyperlink" Target="https://doi.org/10.1038/s41477-018-0337-0" TargetMode="External"/><Relationship Id="rId25" Type="http://schemas.openxmlformats.org/officeDocument/2006/relationships/hyperlink" Target="https://doi.org/10.1038/s41467-017-01064-8" TargetMode="External"/><Relationship Id="rId33" Type="http://schemas.openxmlformats.org/officeDocument/2006/relationships/hyperlink" Target="https://doi.org/10.1038/nature06148" TargetMode="External"/><Relationship Id="rId38" Type="http://schemas.openxmlformats.org/officeDocument/2006/relationships/hyperlink" Target="https://doi.org/10.1038/ng.3435" TargetMode="External"/><Relationship Id="rId46" Type="http://schemas.openxmlformats.org/officeDocument/2006/relationships/hyperlink" Target="https://doi.org/10.1126/science.1128691" TargetMode="External"/><Relationship Id="rId59" Type="http://schemas.openxmlformats.org/officeDocument/2006/relationships/theme" Target="theme/theme1.xml"/><Relationship Id="rId20" Type="http://schemas.openxmlformats.org/officeDocument/2006/relationships/hyperlink" Target="https://doi.org/10.1038/nplants.2017.38" TargetMode="External"/><Relationship Id="rId41" Type="http://schemas.openxmlformats.org/officeDocument/2006/relationships/hyperlink" Target="https://doi.org/10.1038/nature08670" TargetMode="External"/><Relationship Id="rId54" Type="http://schemas.openxmlformats.org/officeDocument/2006/relationships/hyperlink" Target="https://doi.org/10.1038/nature23897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hyperlink" Target="https://doi.org/10.1038/ng.3149" TargetMode="External"/><Relationship Id="rId23" Type="http://schemas.openxmlformats.org/officeDocument/2006/relationships/hyperlink" Target="https://doi.org/10.7554/eLife.36426" TargetMode="External"/><Relationship Id="rId28" Type="http://schemas.openxmlformats.org/officeDocument/2006/relationships/hyperlink" Target="https://doi.org/10.1073/pnas.1319032110" TargetMode="External"/><Relationship Id="rId36" Type="http://schemas.openxmlformats.org/officeDocument/2006/relationships/hyperlink" Target="https://doi.org/10.1534/g3.119.400215" TargetMode="External"/><Relationship Id="rId49" Type="http://schemas.openxmlformats.org/officeDocument/2006/relationships/hyperlink" Target="https://doi.org/10.1186/gb-2014-15-2-r39" TargetMode="External"/><Relationship Id="rId57" Type="http://schemas.openxmlformats.org/officeDocument/2006/relationships/hyperlink" Target="https://doi.org/10.1093/gigascience/giy097" TargetMode="External"/><Relationship Id="rId10" Type="http://schemas.openxmlformats.org/officeDocument/2006/relationships/footer" Target="footer1.xml"/><Relationship Id="rId31" Type="http://schemas.openxmlformats.org/officeDocument/2006/relationships/hyperlink" Target="https://doi.org/10.1038/ng.475" TargetMode="External"/><Relationship Id="rId44" Type="http://schemas.openxmlformats.org/officeDocument/2006/relationships/hyperlink" Target="https://doi.org/10.1038/s41467-018-04721-8" TargetMode="External"/><Relationship Id="rId52" Type="http://schemas.openxmlformats.org/officeDocument/2006/relationships/hyperlink" Target="https://doi.org/10.1016/j.cub.2019.07.086" TargetMode="Externa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E488E81B-2AC4-ED4C-AB31-35B558DF1F5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58</TotalTime>
  <Pages>11</Pages>
  <Words>4252</Words>
  <Characters>24239</Characters>
  <Application>Microsoft Office Word</Application>
  <DocSecurity>0</DocSecurity>
  <Lines>201</Lines>
  <Paragraphs>56</Paragraphs>
  <ScaleCrop>false</ScaleCrop>
  <Company/>
  <LinksUpToDate>false</LinksUpToDate>
  <CharactersWithSpaces>2843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i yunting</dc:creator>
  <cp:keywords/>
  <dc:description/>
  <cp:lastModifiedBy>lei yunting</cp:lastModifiedBy>
  <cp:revision>477</cp:revision>
  <dcterms:created xsi:type="dcterms:W3CDTF">2021-05-23T06:39:00Z</dcterms:created>
  <dcterms:modified xsi:type="dcterms:W3CDTF">2021-08-09T15:22:00Z</dcterms:modified>
</cp:coreProperties>
</file>